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6052D0">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165F5159" w:rsidR="00DC0047" w:rsidRPr="00186C9C" w:rsidRDefault="00186C9C" w:rsidP="00186C9C">
      <w:pPr>
        <w:spacing w:line="360" w:lineRule="auto"/>
        <w:jc w:val="both"/>
        <w:rPr>
          <w:rFonts w:cs="Linux Libertine"/>
        </w:rPr>
      </w:pPr>
      <w:r w:rsidRPr="00186C9C">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186C9C">
        <w:rPr>
          <w:rFonts w:cs="Linux Libertine"/>
        </w:rPr>
        <w:t>Tamanaha</w:t>
      </w:r>
      <w:proofErr w:type="spellEnd"/>
      <w:r w:rsidRPr="00186C9C">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186C9C">
        <w:rPr>
          <w:rFonts w:cs="Linux Libertine"/>
        </w:rPr>
        <w:t>McConnachie</w:t>
      </w:r>
      <w:proofErr w:type="spellEnd"/>
      <w:r w:rsidRPr="00186C9C">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186C9C">
        <w:rPr>
          <w:rFonts w:cs="Linux Libertine"/>
        </w:rPr>
        <w:fldChar w:fldCharType="begin"/>
      </w:r>
      <w:r w:rsidR="00537C3F" w:rsidRPr="00186C9C">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186C9C">
        <w:rPr>
          <w:rFonts w:cs="Linux Libertine"/>
        </w:rPr>
        <w:fldChar w:fldCharType="separate"/>
      </w:r>
      <w:r w:rsidR="009F6E03" w:rsidRPr="00186C9C">
        <w:rPr>
          <w:rFonts w:cs="Linux Libertine"/>
          <w:noProof/>
        </w:rPr>
        <w:t>(Carothers 2010; Colbran 2015)</w:t>
      </w:r>
      <w:r w:rsidR="00537C3F" w:rsidRPr="00186C9C">
        <w:rPr>
          <w:rFonts w:cs="Linux Libertine"/>
        </w:rPr>
        <w:fldChar w:fldCharType="end"/>
      </w:r>
      <w:r w:rsidR="00927779" w:rsidRPr="00186C9C">
        <w:rPr>
          <w:rFonts w:cs="Linux Libertine"/>
        </w:rPr>
        <w:t>.</w:t>
      </w:r>
    </w:p>
    <w:p w14:paraId="060136E4" w14:textId="77777777" w:rsidR="00186C9C" w:rsidRPr="00186C9C" w:rsidRDefault="00186C9C" w:rsidP="00186C9C">
      <w:pPr>
        <w:spacing w:line="360" w:lineRule="auto"/>
        <w:ind w:firstLine="720"/>
        <w:jc w:val="both"/>
        <w:rPr>
          <w:rFonts w:cs="Linux Libertine"/>
        </w:rPr>
      </w:pPr>
      <w:r w:rsidRPr="00186C9C">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186C9C">
        <w:rPr>
          <w:rFonts w:cs="Linux Libertine"/>
        </w:rPr>
        <w:t>Trebilcock</w:t>
      </w:r>
      <w:proofErr w:type="spellEnd"/>
      <w:r w:rsidRPr="00186C9C">
        <w:rPr>
          <w:rFonts w:cs="Linux Libertine"/>
        </w:rPr>
        <w:t xml:space="preserve"> 2004).</w:t>
      </w:r>
    </w:p>
    <w:p w14:paraId="62F6A58F" w14:textId="77A38D89" w:rsidR="00DC0047" w:rsidRPr="00672A6A" w:rsidRDefault="00186C9C" w:rsidP="00186C9C">
      <w:pPr>
        <w:spacing w:line="360" w:lineRule="auto"/>
        <w:ind w:firstLine="720"/>
        <w:jc w:val="both"/>
        <w:rPr>
          <w:rFonts w:cs="Linux Libertine"/>
        </w:rPr>
      </w:pPr>
      <w:r w:rsidRPr="00186C9C">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186C9C">
        <w:rPr>
          <w:rFonts w:cs="Linux Libertine"/>
        </w:rPr>
        <w:t>Lintang</w:t>
      </w:r>
      <w:proofErr w:type="spellEnd"/>
      <w:r w:rsidRPr="00186C9C">
        <w:rPr>
          <w:rFonts w:cs="Linux Libertine"/>
        </w:rPr>
        <w:t xml:space="preserve">, </w:t>
      </w:r>
      <w:proofErr w:type="spellStart"/>
      <w:r w:rsidRPr="00186C9C">
        <w:rPr>
          <w:rFonts w:cs="Linux Libertine"/>
        </w:rPr>
        <w:t>Martufi</w:t>
      </w:r>
      <w:proofErr w:type="spellEnd"/>
      <w:r w:rsidRPr="00186C9C">
        <w:rPr>
          <w:rFonts w:cs="Linux Libertine"/>
        </w:rPr>
        <w:t xml:space="preserve">, and </w:t>
      </w:r>
      <w:proofErr w:type="spellStart"/>
      <w:r w:rsidRPr="00186C9C">
        <w:rPr>
          <w:rFonts w:cs="Linux Libertine"/>
        </w:rPr>
        <w:t>Ouwerker</w:t>
      </w:r>
      <w:proofErr w:type="spellEnd"/>
      <w:r w:rsidRPr="00186C9C">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186C9C">
        <w:rPr>
          <w:rFonts w:cs="Linux Libertine"/>
        </w:rPr>
        <w:t>Siregar</w:t>
      </w:r>
      <w:proofErr w:type="spellEnd"/>
      <w:r w:rsidRPr="00186C9C">
        <w:rPr>
          <w:rFonts w:cs="Linux Libertine"/>
        </w:rPr>
        <w:t xml:space="preserve"> and </w:t>
      </w:r>
      <w:proofErr w:type="spellStart"/>
      <w:r w:rsidRPr="00186C9C">
        <w:rPr>
          <w:rFonts w:cs="Linux Libertine"/>
        </w:rPr>
        <w:t>Sakharina</w:t>
      </w:r>
      <w:proofErr w:type="spellEnd"/>
      <w:r w:rsidRPr="00186C9C">
        <w:rPr>
          <w:rFonts w:cs="Linux Libertine"/>
        </w:rPr>
        <w:t xml:space="preserve"> 2019). On the other hand, practicing one's religion or belief without facing persecution or discrimination promotes peace, security, and individual freedom (</w:t>
      </w:r>
      <w:proofErr w:type="spellStart"/>
      <w:r w:rsidRPr="00186C9C">
        <w:rPr>
          <w:rFonts w:cs="Linux Libertine"/>
        </w:rPr>
        <w:t>Saiya</w:t>
      </w:r>
      <w:proofErr w:type="spellEnd"/>
      <w:r w:rsidRPr="00186C9C">
        <w:rPr>
          <w:rFonts w:cs="Linux Libertine"/>
        </w:rPr>
        <w:t xml:space="preserve"> 2015).</w:t>
      </w:r>
    </w:p>
    <w:p w14:paraId="5FB7F766" w14:textId="77777777" w:rsidR="00186C9C" w:rsidRPr="00186C9C" w:rsidRDefault="00186C9C" w:rsidP="00186C9C">
      <w:pPr>
        <w:spacing w:line="360" w:lineRule="auto"/>
        <w:ind w:firstLine="720"/>
        <w:jc w:val="both"/>
        <w:rPr>
          <w:rFonts w:cs="Linux Libertine"/>
        </w:rPr>
      </w:pPr>
      <w:r w:rsidRPr="00186C9C">
        <w:rPr>
          <w:rFonts w:cs="Linux Libertine"/>
        </w:rPr>
        <w:t xml:space="preserve">Preserving and guaranteeing human rights, including FoRB, is contingent upon a democratic state that respects the rule of law and separates power among the </w:t>
      </w:r>
      <w:r w:rsidRPr="00186C9C">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186C9C">
        <w:rPr>
          <w:rFonts w:cs="Linux Libertine"/>
        </w:rPr>
        <w:t>Scheppele</w:t>
      </w:r>
      <w:proofErr w:type="spellEnd"/>
      <w:r w:rsidRPr="00186C9C">
        <w:rPr>
          <w:rFonts w:cs="Linux Libertine"/>
        </w:rPr>
        <w:t xml:space="preserve">, 2018; </w:t>
      </w:r>
      <w:proofErr w:type="spellStart"/>
      <w:r w:rsidRPr="00186C9C">
        <w:rPr>
          <w:rFonts w:cs="Linux Libertine"/>
        </w:rPr>
        <w:t>Tamanaha</w:t>
      </w:r>
      <w:proofErr w:type="spellEnd"/>
      <w:r w:rsidRPr="00186C9C">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672A6A" w:rsidRDefault="00186C9C" w:rsidP="00186C9C">
      <w:pPr>
        <w:spacing w:line="360" w:lineRule="auto"/>
        <w:ind w:firstLine="720"/>
        <w:jc w:val="both"/>
        <w:rPr>
          <w:rFonts w:cs="Linux Libertine"/>
        </w:rPr>
      </w:pPr>
      <w:r w:rsidRPr="00186C9C">
        <w:rPr>
          <w:rFonts w:cs="Linux Libertine"/>
        </w:rPr>
        <w:t>Indonesia's Anti-Blasphemy Law (ABL) has been a topic of contention for over a decade, serving as an example of despotic legislation that endangers the FoRB (</w:t>
      </w:r>
      <w:proofErr w:type="spellStart"/>
      <w:r w:rsidRPr="00186C9C">
        <w:rPr>
          <w:rFonts w:cs="Linux Libertine"/>
        </w:rPr>
        <w:t>Blitt</w:t>
      </w:r>
      <w:proofErr w:type="spellEnd"/>
      <w:r w:rsidRPr="00186C9C">
        <w:rPr>
          <w:rFonts w:cs="Linux Libertine"/>
        </w:rPr>
        <w:t xml:space="preserve">, 2011; </w:t>
      </w:r>
      <w:proofErr w:type="spellStart"/>
      <w:r w:rsidRPr="00186C9C">
        <w:rPr>
          <w:rFonts w:cs="Linux Libertine"/>
        </w:rPr>
        <w:t>Buruma</w:t>
      </w:r>
      <w:proofErr w:type="spellEnd"/>
      <w:r w:rsidRPr="00186C9C">
        <w:rPr>
          <w:rFonts w:cs="Linux Libertine"/>
        </w:rPr>
        <w:t xml:space="preserve">, 2007; </w:t>
      </w:r>
      <w:proofErr w:type="spellStart"/>
      <w:r w:rsidRPr="00186C9C">
        <w:rPr>
          <w:rFonts w:cs="Linux Libertine"/>
        </w:rPr>
        <w:t>Danchin</w:t>
      </w:r>
      <w:proofErr w:type="spellEnd"/>
      <w:r w:rsidRPr="00186C9C">
        <w:rPr>
          <w:rFonts w:cs="Linux Libertine"/>
        </w:rPr>
        <w:t xml:space="preserve">, 2010; </w:t>
      </w:r>
      <w:proofErr w:type="spellStart"/>
      <w:r w:rsidRPr="00186C9C">
        <w:rPr>
          <w:rFonts w:cs="Linux Libertine"/>
        </w:rPr>
        <w:t>Dundon</w:t>
      </w:r>
      <w:proofErr w:type="spellEnd"/>
      <w:r w:rsidRPr="00186C9C">
        <w:rPr>
          <w:rFonts w:cs="Linux Libertine"/>
        </w:rPr>
        <w:t xml:space="preserve"> and Rollinson, 2011; Fagan, 2019; </w:t>
      </w:r>
      <w:proofErr w:type="spellStart"/>
      <w:r w:rsidRPr="00186C9C">
        <w:rPr>
          <w:rFonts w:cs="Linux Libertine"/>
        </w:rPr>
        <w:t>Fiss</w:t>
      </w:r>
      <w:proofErr w:type="spellEnd"/>
      <w:r w:rsidRPr="00186C9C">
        <w:rPr>
          <w:rFonts w:cs="Linux Libertine"/>
        </w:rPr>
        <w:t xml:space="preserve"> and Kestenbaum, 2017; Graham, 2009; Siddique and Hayat, 2008; </w:t>
      </w:r>
      <w:proofErr w:type="spellStart"/>
      <w:r w:rsidRPr="00186C9C">
        <w:rPr>
          <w:rFonts w:cs="Linux Libertine"/>
        </w:rPr>
        <w:t>Theodorou</w:t>
      </w:r>
      <w:proofErr w:type="spellEnd"/>
      <w:r w:rsidRPr="00186C9C">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186C9C" w:rsidRDefault="00186C9C" w:rsidP="00186C9C">
      <w:pPr>
        <w:spacing w:line="360" w:lineRule="auto"/>
        <w:ind w:firstLine="720"/>
        <w:jc w:val="both"/>
        <w:rPr>
          <w:rFonts w:cs="Linux Libertine"/>
        </w:rPr>
      </w:pPr>
      <w:r w:rsidRPr="00186C9C">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186C9C">
        <w:rPr>
          <w:rFonts w:cs="Linux Libertine"/>
        </w:rPr>
        <w:t>Pausacker</w:t>
      </w:r>
      <w:proofErr w:type="spellEnd"/>
      <w:r w:rsidRPr="00186C9C">
        <w:rPr>
          <w:rFonts w:cs="Linux Libertine"/>
        </w:rPr>
        <w:t xml:space="preserve">, 2017; Marshall, 2018a; </w:t>
      </w:r>
      <w:proofErr w:type="spellStart"/>
      <w:r w:rsidRPr="00186C9C">
        <w:rPr>
          <w:rFonts w:cs="Linux Libertine"/>
        </w:rPr>
        <w:t>Menchik</w:t>
      </w:r>
      <w:proofErr w:type="spellEnd"/>
      <w:r w:rsidRPr="00186C9C">
        <w:rPr>
          <w:rFonts w:cs="Linux Libertine"/>
        </w:rPr>
        <w:t xml:space="preserve">, 2014a; </w:t>
      </w:r>
      <w:proofErr w:type="spellStart"/>
      <w:r w:rsidRPr="00186C9C">
        <w:rPr>
          <w:rFonts w:cs="Linux Libertine"/>
        </w:rPr>
        <w:t>Tømte</w:t>
      </w:r>
      <w:proofErr w:type="spellEnd"/>
      <w:r w:rsidRPr="00186C9C">
        <w:rPr>
          <w:rFonts w:cs="Linux Libertine"/>
        </w:rPr>
        <w:t>, 2012; Uddin, 2015). Despite these findings, the Indonesian government has not rescinded or revised the law, despite several unsuccessful attempts to do so.</w:t>
      </w:r>
    </w:p>
    <w:p w14:paraId="35200840" w14:textId="79506D1E" w:rsidR="00DC0047" w:rsidRPr="00672A6A" w:rsidRDefault="00186C9C" w:rsidP="00186C9C">
      <w:pPr>
        <w:spacing w:line="360" w:lineRule="auto"/>
        <w:ind w:firstLine="720"/>
        <w:jc w:val="both"/>
        <w:rPr>
          <w:rFonts w:cs="Linux Libertine"/>
        </w:rPr>
      </w:pPr>
      <w:r w:rsidRPr="00186C9C">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186C9C">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186C9C" w:rsidRDefault="00186C9C" w:rsidP="00186C9C">
      <w:pPr>
        <w:spacing w:line="360" w:lineRule="auto"/>
        <w:ind w:firstLine="720"/>
        <w:jc w:val="both"/>
        <w:rPr>
          <w:rFonts w:cs="Linux Libertine"/>
        </w:rPr>
      </w:pPr>
      <w:r w:rsidRPr="00186C9C">
        <w:rPr>
          <w:rFonts w:cs="Linux Libertine"/>
        </w:rPr>
        <w:t xml:space="preserve">Though the CCIR recognized the legal uncertainties surrounding the IABL, researchers like Crouch (2011) and </w:t>
      </w:r>
      <w:proofErr w:type="spellStart"/>
      <w:r w:rsidRPr="00186C9C">
        <w:rPr>
          <w:rFonts w:cs="Linux Libertine"/>
        </w:rPr>
        <w:t>Tømte</w:t>
      </w:r>
      <w:proofErr w:type="spellEnd"/>
      <w:r w:rsidRPr="00186C9C">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672A6A" w:rsidRDefault="00186C9C" w:rsidP="00186C9C">
      <w:pPr>
        <w:spacing w:line="360" w:lineRule="auto"/>
        <w:ind w:firstLine="720"/>
        <w:jc w:val="both"/>
        <w:rPr>
          <w:rFonts w:cs="Linux Libertine"/>
        </w:rPr>
      </w:pPr>
      <w:r w:rsidRPr="00186C9C">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186C9C" w:rsidRDefault="00186C9C" w:rsidP="00186C9C">
      <w:pPr>
        <w:spacing w:line="360" w:lineRule="auto"/>
        <w:ind w:firstLine="720"/>
        <w:jc w:val="both"/>
        <w:rPr>
          <w:rFonts w:cs="Linux Libertine"/>
        </w:rPr>
      </w:pPr>
      <w:r w:rsidRPr="00186C9C">
        <w:rPr>
          <w:rFonts w:cs="Linux Libertine"/>
        </w:rPr>
        <w:t xml:space="preserve">This study intends to investigate vigilante justice in connection with blasphemy cases in Indonesia, concentrating on the cause of the Habib </w:t>
      </w:r>
      <w:proofErr w:type="spellStart"/>
      <w:r w:rsidRPr="00186C9C">
        <w:rPr>
          <w:rFonts w:cs="Linux Libertine"/>
        </w:rPr>
        <w:t>Rizieq</w:t>
      </w:r>
      <w:proofErr w:type="spellEnd"/>
      <w:r w:rsidRPr="00186C9C">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186C9C">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672A6A" w:rsidRDefault="00186C9C" w:rsidP="00186C9C">
      <w:pPr>
        <w:spacing w:line="360" w:lineRule="auto"/>
        <w:ind w:firstLine="720"/>
        <w:jc w:val="both"/>
        <w:rPr>
          <w:rFonts w:cs="Linux Libertine"/>
        </w:rPr>
      </w:pPr>
      <w:r w:rsidRPr="00186C9C">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186C9C" w:rsidRDefault="00186C9C" w:rsidP="00186C9C">
      <w:pPr>
        <w:spacing w:line="360" w:lineRule="auto"/>
        <w:ind w:firstLine="720"/>
        <w:jc w:val="both"/>
        <w:rPr>
          <w:rFonts w:cs="Linux Libertine"/>
        </w:rPr>
      </w:pPr>
      <w:r w:rsidRPr="00186C9C">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186C9C">
        <w:rPr>
          <w:rFonts w:cs="Linux Libertine"/>
        </w:rPr>
        <w:t>Menchik</w:t>
      </w:r>
      <w:proofErr w:type="spellEnd"/>
      <w:r w:rsidRPr="00186C9C">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186C9C">
        <w:rPr>
          <w:rFonts w:cs="Linux Libertine"/>
        </w:rPr>
        <w:t>Pembela</w:t>
      </w:r>
      <w:proofErr w:type="spellEnd"/>
      <w:r w:rsidRPr="00186C9C">
        <w:rPr>
          <w:rFonts w:cs="Linux Libertine"/>
        </w:rPr>
        <w:t xml:space="preserve"> Islam (FPI), Nahdlatul Ulama (NU), and Muhammadiyah, support the law's continuation.</w:t>
      </w:r>
    </w:p>
    <w:p w14:paraId="324D9756" w14:textId="4A728957" w:rsidR="00DC0047" w:rsidRPr="00672A6A" w:rsidRDefault="00186C9C" w:rsidP="00186C9C">
      <w:pPr>
        <w:spacing w:line="360" w:lineRule="auto"/>
        <w:ind w:firstLine="720"/>
        <w:jc w:val="both"/>
        <w:rPr>
          <w:rFonts w:cs="Linux Libertine"/>
        </w:rPr>
      </w:pPr>
      <w:r w:rsidRPr="00186C9C">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186C9C">
        <w:rPr>
          <w:rFonts w:cs="Linux Libertine"/>
        </w:rPr>
        <w:t>Harsono</w:t>
      </w:r>
      <w:proofErr w:type="spellEnd"/>
      <w:r w:rsidRPr="00186C9C">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186C9C">
        <w:rPr>
          <w:rFonts w:cs="Linux Libertine"/>
        </w:rPr>
        <w:t>Pratiwi</w:t>
      </w:r>
      <w:proofErr w:type="spellEnd"/>
      <w:r w:rsidRPr="00186C9C">
        <w:rPr>
          <w:rFonts w:cs="Linux Libertine"/>
        </w:rPr>
        <w:t>, 2019). This study aims to illuminate the enforcement of the IABL and provide insights into the variety of community responses to this issue.</w:t>
      </w:r>
    </w:p>
    <w:p w14:paraId="3ECF5906" w14:textId="77777777" w:rsidR="00186C9C" w:rsidRPr="00186C9C" w:rsidRDefault="00186C9C" w:rsidP="00186C9C">
      <w:pPr>
        <w:spacing w:line="360" w:lineRule="auto"/>
        <w:ind w:firstLine="720"/>
        <w:jc w:val="both"/>
        <w:rPr>
          <w:rFonts w:cs="Linux Libertine"/>
        </w:rPr>
      </w:pPr>
      <w:r w:rsidRPr="00186C9C">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186C9C">
        <w:rPr>
          <w:rFonts w:cs="Linux Libertine"/>
        </w:rPr>
        <w:t>Hilmi</w:t>
      </w:r>
      <w:proofErr w:type="spellEnd"/>
      <w:r w:rsidRPr="00186C9C">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186C9C">
        <w:rPr>
          <w:rFonts w:cs="Linux Libertine"/>
        </w:rPr>
        <w:t>Tehusijarana</w:t>
      </w:r>
      <w:proofErr w:type="spellEnd"/>
      <w:r w:rsidRPr="00186C9C">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672A6A" w:rsidRDefault="00186C9C" w:rsidP="00186C9C">
      <w:pPr>
        <w:spacing w:line="360" w:lineRule="auto"/>
        <w:ind w:firstLine="720"/>
        <w:jc w:val="both"/>
        <w:rPr>
          <w:rFonts w:cs="Linux Libertine"/>
        </w:rPr>
      </w:pPr>
      <w:r w:rsidRPr="00186C9C">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186C9C">
        <w:rPr>
          <w:rFonts w:cs="Linux Libertine"/>
        </w:rPr>
        <w:t>Harsono</w:t>
      </w:r>
      <w:proofErr w:type="spellEnd"/>
      <w:r w:rsidRPr="00186C9C">
        <w:rPr>
          <w:rFonts w:cs="Linux Libertine"/>
        </w:rPr>
        <w:t xml:space="preserve">, 2019; </w:t>
      </w:r>
      <w:proofErr w:type="spellStart"/>
      <w:r w:rsidRPr="00186C9C">
        <w:rPr>
          <w:rFonts w:cs="Linux Libertine"/>
        </w:rPr>
        <w:t>Prud’homme</w:t>
      </w:r>
      <w:proofErr w:type="spellEnd"/>
      <w:r w:rsidRPr="00186C9C">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186C9C" w:rsidRDefault="00186C9C" w:rsidP="00186C9C">
      <w:pPr>
        <w:spacing w:line="360" w:lineRule="auto"/>
        <w:ind w:firstLine="720"/>
        <w:jc w:val="both"/>
        <w:rPr>
          <w:rFonts w:cs="Linux Libertine"/>
        </w:rPr>
      </w:pPr>
      <w:r w:rsidRPr="00186C9C">
        <w:rPr>
          <w:rFonts w:cs="Linux Libertine"/>
        </w:rPr>
        <w:t>The relationship between religion and state is a central topic in discussing Anti-Blasphemy Laws (ABLs). An-</w:t>
      </w:r>
      <w:proofErr w:type="spellStart"/>
      <w:r w:rsidRPr="00186C9C">
        <w:rPr>
          <w:rFonts w:cs="Linux Libertine"/>
        </w:rPr>
        <w:t>Naim</w:t>
      </w:r>
      <w:proofErr w:type="spellEnd"/>
      <w:r w:rsidRPr="00186C9C">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186C9C">
        <w:rPr>
          <w:rFonts w:cs="Linux Libertine"/>
        </w:rPr>
        <w:t>Scharffs</w:t>
      </w:r>
      <w:proofErr w:type="spellEnd"/>
      <w:r w:rsidRPr="00186C9C">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672A6A" w:rsidRDefault="00186C9C" w:rsidP="00186C9C">
      <w:pPr>
        <w:spacing w:line="360" w:lineRule="auto"/>
        <w:ind w:firstLine="720"/>
        <w:jc w:val="both"/>
        <w:rPr>
          <w:rFonts w:cs="Linux Libertine"/>
        </w:rPr>
      </w:pPr>
      <w:r w:rsidRPr="00186C9C">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AF934E2" w14:textId="51C8B773" w:rsidR="005B7146" w:rsidRPr="005B7146" w:rsidRDefault="005B7146" w:rsidP="005B7146">
      <w:pPr>
        <w:spacing w:line="360" w:lineRule="auto"/>
        <w:jc w:val="both"/>
        <w:rPr>
          <w:rFonts w:cs="Linux Libertine"/>
        </w:rPr>
      </w:pPr>
      <w:r w:rsidRPr="005B7146">
        <w:rPr>
          <w:rFonts w:cs="Linux Libertine"/>
        </w:rPr>
        <w:t>The objectives of this study are:</w:t>
      </w:r>
    </w:p>
    <w:p w14:paraId="6C19E3FC" w14:textId="7F0C019B" w:rsidR="005B7146" w:rsidRPr="005B7146" w:rsidRDefault="005B7146" w:rsidP="005B7146">
      <w:pPr>
        <w:pStyle w:val="ListParagraph"/>
        <w:numPr>
          <w:ilvl w:val="0"/>
          <w:numId w:val="202"/>
        </w:numPr>
        <w:spacing w:line="360" w:lineRule="auto"/>
        <w:jc w:val="both"/>
        <w:rPr>
          <w:rFonts w:cs="Linux Libertine"/>
        </w:rPr>
      </w:pPr>
      <w:r w:rsidRPr="005B7146">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5B7146" w:rsidRDefault="005B7146" w:rsidP="005B7146">
      <w:pPr>
        <w:pStyle w:val="ListParagraph"/>
        <w:numPr>
          <w:ilvl w:val="0"/>
          <w:numId w:val="202"/>
        </w:numPr>
        <w:spacing w:line="360" w:lineRule="auto"/>
        <w:jc w:val="both"/>
        <w:rPr>
          <w:rFonts w:cs="Linux Libertine"/>
        </w:rPr>
      </w:pPr>
      <w:r w:rsidRPr="005B7146">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672A6A" w:rsidRDefault="005B7146" w:rsidP="005B7146">
      <w:pPr>
        <w:pStyle w:val="ListParagraph"/>
        <w:numPr>
          <w:ilvl w:val="0"/>
          <w:numId w:val="202"/>
        </w:numPr>
        <w:spacing w:line="360" w:lineRule="auto"/>
        <w:jc w:val="both"/>
        <w:rPr>
          <w:rFonts w:cs="Linux Libertine"/>
        </w:rPr>
      </w:pPr>
      <w:r w:rsidRPr="005B7146">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51D48DC7" w14:textId="718F2F49" w:rsidR="005B7146" w:rsidRPr="005B7146" w:rsidRDefault="005B7146" w:rsidP="005B7146">
      <w:pPr>
        <w:pStyle w:val="ListParagraph"/>
        <w:numPr>
          <w:ilvl w:val="0"/>
          <w:numId w:val="352"/>
        </w:numPr>
        <w:spacing w:line="360" w:lineRule="auto"/>
        <w:jc w:val="both"/>
        <w:rPr>
          <w:rFonts w:cs="Linux Libertine"/>
        </w:rPr>
      </w:pPr>
      <w:r w:rsidRPr="005B7146">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Default="005B7146" w:rsidP="00FD71A9">
      <w:pPr>
        <w:pStyle w:val="ListParagraph"/>
        <w:numPr>
          <w:ilvl w:val="0"/>
          <w:numId w:val="352"/>
        </w:numPr>
        <w:spacing w:line="360" w:lineRule="auto"/>
        <w:jc w:val="both"/>
        <w:rPr>
          <w:rFonts w:cs="Linux Libertine"/>
        </w:rPr>
      </w:pPr>
      <w:r w:rsidRPr="005B7146">
        <w:rPr>
          <w:rFonts w:cs="Linux Libertine"/>
        </w:rPr>
        <w:t>What factors and actors have influenced the court's decisions on the implementation of the Indonesian Anti-Blasphemy Law (IABL)? Does political exploitation of religious issues impact the application of the law?</w:t>
      </w:r>
    </w:p>
    <w:p w14:paraId="2D9D125C" w14:textId="7F38430C" w:rsidR="005B7146" w:rsidRPr="005B7146" w:rsidRDefault="005B7146" w:rsidP="00FD71A9">
      <w:pPr>
        <w:pStyle w:val="ListParagraph"/>
        <w:numPr>
          <w:ilvl w:val="0"/>
          <w:numId w:val="352"/>
        </w:numPr>
        <w:spacing w:line="360" w:lineRule="auto"/>
        <w:jc w:val="both"/>
        <w:rPr>
          <w:rFonts w:cs="Linux Libertine"/>
        </w:rPr>
      </w:pPr>
      <w:r w:rsidRPr="005B7146">
        <w:rPr>
          <w:rFonts w:cs="Linux Libertine"/>
        </w:rPr>
        <w:lastRenderedPageBreak/>
        <w:t>Does the verdict of the court lead to enhancing the relationship between the state and religion in Indonesia, and if so, what type of relationship does it foster?</w:t>
      </w:r>
      <w:r>
        <w:rPr>
          <w:rFonts w:cs="Linux Libertine"/>
        </w:rPr>
        <w:t xml:space="preserve"> </w:t>
      </w:r>
    </w:p>
    <w:p w14:paraId="7DD61C19" w14:textId="77777777" w:rsidR="005B7146" w:rsidRPr="005B7146" w:rsidRDefault="005B7146" w:rsidP="005B7146">
      <w:pPr>
        <w:spacing w:line="360" w:lineRule="auto"/>
        <w:jc w:val="both"/>
        <w:rPr>
          <w:rFonts w:cs="Linux Libertine"/>
        </w:rPr>
      </w:pPr>
    </w:p>
    <w:p w14:paraId="370D0962" w14:textId="77777777" w:rsidR="005B7146" w:rsidRPr="00672A6A" w:rsidRDefault="005B7146"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1DF1DF45" w14:textId="77777777" w:rsidR="005B7146" w:rsidRDefault="005B7146" w:rsidP="005B7146">
      <w:pPr>
        <w:spacing w:line="360" w:lineRule="auto"/>
        <w:ind w:firstLine="720"/>
        <w:jc w:val="both"/>
        <w:rPr>
          <w:rFonts w:cs="Linux Libertine"/>
        </w:rPr>
      </w:pPr>
      <w:r w:rsidRPr="005B7146">
        <w:rPr>
          <w:rFonts w:cs="Linux Libertine"/>
        </w:rPr>
        <w:t>In the past two decades, numerous studies have been conducted on Indonesia's Blasphemy Law, with varying research objectives and analytical methods. Al-</w:t>
      </w:r>
      <w:proofErr w:type="spellStart"/>
      <w:r w:rsidRPr="005B7146">
        <w:rPr>
          <w:rFonts w:cs="Linux Libertine"/>
        </w:rPr>
        <w:t>Khanif</w:t>
      </w:r>
      <w:proofErr w:type="spellEnd"/>
      <w:r w:rsidRPr="005B7146">
        <w:rPr>
          <w:rFonts w:cs="Linux Libertine"/>
        </w:rPr>
        <w:t xml:space="preserve"> (2008), </w:t>
      </w:r>
      <w:proofErr w:type="spellStart"/>
      <w:r w:rsidRPr="005B7146">
        <w:rPr>
          <w:rFonts w:cs="Linux Libertine"/>
        </w:rPr>
        <w:t>Margiyono</w:t>
      </w:r>
      <w:proofErr w:type="spellEnd"/>
      <w:r w:rsidRPr="005B7146">
        <w:rPr>
          <w:rFonts w:cs="Linux Libertine"/>
        </w:rPr>
        <w:t xml:space="preserve"> et al. (2010), Arifin (2010), </w:t>
      </w:r>
      <w:proofErr w:type="spellStart"/>
      <w:r w:rsidRPr="005B7146">
        <w:rPr>
          <w:rFonts w:cs="Linux Libertine"/>
        </w:rPr>
        <w:t>Noorsena</w:t>
      </w:r>
      <w:proofErr w:type="spellEnd"/>
      <w:r w:rsidRPr="005B7146">
        <w:rPr>
          <w:rFonts w:cs="Linux Libertine"/>
        </w:rPr>
        <w:t xml:space="preserve"> (2012), and </w:t>
      </w:r>
      <w:proofErr w:type="spellStart"/>
      <w:r w:rsidRPr="005B7146">
        <w:rPr>
          <w:rFonts w:cs="Linux Libertine"/>
        </w:rPr>
        <w:t>Arief</w:t>
      </w:r>
      <w:proofErr w:type="spellEnd"/>
      <w:r w:rsidRPr="005B7146">
        <w:rPr>
          <w:rFonts w:cs="Linux Libertine"/>
        </w:rPr>
        <w:t>, B.N. (2012) all employed a top-down approach to evaluate the law and court rulings to assess the consistency of existing regulations with international human rights standards.</w:t>
      </w:r>
    </w:p>
    <w:p w14:paraId="2AC27D79" w14:textId="77777777" w:rsidR="005B7146" w:rsidRDefault="005B7146" w:rsidP="005B7146">
      <w:pPr>
        <w:spacing w:line="360" w:lineRule="auto"/>
        <w:ind w:firstLine="720"/>
        <w:jc w:val="both"/>
        <w:rPr>
          <w:rFonts w:cs="Linux Libertine"/>
        </w:rPr>
      </w:pPr>
      <w:r w:rsidRPr="005B7146">
        <w:rPr>
          <w:rFonts w:cs="Linux Libertine"/>
        </w:rPr>
        <w:t>For instance, Al-</w:t>
      </w:r>
      <w:proofErr w:type="spellStart"/>
      <w:r w:rsidRPr="005B7146">
        <w:rPr>
          <w:rFonts w:cs="Linux Libertine"/>
        </w:rPr>
        <w:t>Khanif's</w:t>
      </w:r>
      <w:proofErr w:type="spellEnd"/>
      <w:r w:rsidRPr="005B7146">
        <w:rPr>
          <w:rFonts w:cs="Linux Libertine"/>
        </w:rPr>
        <w:t xml:space="preserve"> (2008) study focused on blasphemy cases of Ahmadiyya from the perspective of International Human Rights Law. </w:t>
      </w:r>
      <w:proofErr w:type="spellStart"/>
      <w:r w:rsidRPr="005B7146">
        <w:rPr>
          <w:rFonts w:cs="Linux Libertine"/>
        </w:rPr>
        <w:t>Margiyono</w:t>
      </w:r>
      <w:proofErr w:type="spellEnd"/>
      <w:r w:rsidRPr="005B7146">
        <w:rPr>
          <w:rFonts w:cs="Linux Libertine"/>
        </w:rPr>
        <w:t xml:space="preserve"> et al. (2010) reviewed the arguments presented by judges of the Constitutional Court during their examination of the Anti-Defamation Law. </w:t>
      </w:r>
      <w:proofErr w:type="spellStart"/>
      <w:r w:rsidRPr="005B7146">
        <w:rPr>
          <w:rFonts w:cs="Linux Libertine"/>
        </w:rPr>
        <w:t>Noorsena</w:t>
      </w:r>
      <w:proofErr w:type="spellEnd"/>
      <w:r w:rsidRPr="005B7146">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5B7146">
        <w:rPr>
          <w:rFonts w:cs="Linux Libertine"/>
        </w:rPr>
        <w:t>Arief</w:t>
      </w:r>
      <w:proofErr w:type="spellEnd"/>
      <w:r w:rsidRPr="005B7146">
        <w:rPr>
          <w:rFonts w:cs="Linux Libertine"/>
        </w:rPr>
        <w:t>, B.N. (2012) conducted a comparative study of blasphemy offenses in Indonesia with other countries.</w:t>
      </w:r>
    </w:p>
    <w:p w14:paraId="446CB590" w14:textId="1685EC2F" w:rsidR="00C74AC3" w:rsidRPr="00672A6A" w:rsidRDefault="005B7146" w:rsidP="005B7146">
      <w:pPr>
        <w:spacing w:line="360" w:lineRule="auto"/>
        <w:ind w:firstLine="720"/>
        <w:jc w:val="both"/>
        <w:rPr>
          <w:rFonts w:cs="Linux Libertine"/>
          <w:color w:val="00B050"/>
        </w:rPr>
      </w:pPr>
      <w:r w:rsidRPr="005B7146">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672A6A">
        <w:rPr>
          <w:rFonts w:cs="Linux Libertine"/>
          <w:color w:val="00B050"/>
        </w:rPr>
        <w:t xml:space="preserve"> </w:t>
      </w:r>
    </w:p>
    <w:p w14:paraId="3AA1CF59" w14:textId="77777777" w:rsidR="005B7146" w:rsidRPr="005B7146" w:rsidRDefault="005B7146" w:rsidP="005B7146">
      <w:pPr>
        <w:spacing w:line="360" w:lineRule="auto"/>
        <w:ind w:firstLine="720"/>
        <w:jc w:val="both"/>
        <w:rPr>
          <w:rFonts w:cs="Linux Libertine"/>
        </w:rPr>
      </w:pPr>
      <w:r w:rsidRPr="005B7146">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5B7146" w:rsidRDefault="005B7146" w:rsidP="005B7146">
      <w:pPr>
        <w:spacing w:line="360" w:lineRule="auto"/>
        <w:ind w:firstLine="720"/>
        <w:jc w:val="both"/>
        <w:rPr>
          <w:rFonts w:cs="Linux Libertine"/>
        </w:rPr>
      </w:pPr>
      <w:r w:rsidRPr="005B7146">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5B7146" w:rsidRDefault="005B7146" w:rsidP="005B7146">
      <w:pPr>
        <w:spacing w:line="360" w:lineRule="auto"/>
        <w:ind w:firstLine="720"/>
        <w:jc w:val="both"/>
        <w:rPr>
          <w:rFonts w:cs="Linux Libertine"/>
        </w:rPr>
      </w:pPr>
      <w:r w:rsidRPr="005B7146">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Default="005B7146" w:rsidP="005B7146">
      <w:pPr>
        <w:spacing w:line="360" w:lineRule="auto"/>
        <w:ind w:firstLine="720"/>
        <w:jc w:val="both"/>
        <w:rPr>
          <w:rFonts w:cs="Linux Libertine"/>
        </w:rPr>
      </w:pPr>
      <w:r w:rsidRPr="005B7146">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5B7146">
        <w:rPr>
          <w:rFonts w:cs="Linux Libertine"/>
        </w:rPr>
        <w:t xml:space="preserve"> </w:t>
      </w:r>
    </w:p>
    <w:p w14:paraId="61FB81DC" w14:textId="77777777" w:rsidR="005B7146" w:rsidRDefault="005B7146" w:rsidP="005B7146">
      <w:pPr>
        <w:spacing w:line="360" w:lineRule="auto"/>
        <w:ind w:firstLine="720"/>
        <w:jc w:val="both"/>
        <w:rPr>
          <w:rFonts w:cs="Linux Libertine"/>
        </w:rPr>
      </w:pPr>
      <w:r w:rsidRPr="005B7146">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5B7146" w:rsidRDefault="005B7146" w:rsidP="005B7146">
      <w:pPr>
        <w:spacing w:line="360" w:lineRule="auto"/>
        <w:ind w:firstLine="720"/>
        <w:jc w:val="both"/>
        <w:rPr>
          <w:rFonts w:cs="Linux Libertine"/>
        </w:rPr>
      </w:pPr>
      <w:r w:rsidRPr="005B7146">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5B7146">
        <w:rPr>
          <w:rFonts w:cs="Linux Libertine"/>
        </w:rPr>
        <w:t>Moektiono's</w:t>
      </w:r>
      <w:proofErr w:type="spellEnd"/>
      <w:r w:rsidRPr="005B7146">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Outline of the Thesis</w:t>
      </w:r>
    </w:p>
    <w:p w14:paraId="293B5A0A" w14:textId="02217CAF" w:rsidR="00C74AC3" w:rsidRPr="00672A6A" w:rsidRDefault="00685163" w:rsidP="00DC0047">
      <w:pPr>
        <w:spacing w:line="360" w:lineRule="auto"/>
        <w:jc w:val="both"/>
        <w:rPr>
          <w:rFonts w:cs="Linux Libertine"/>
        </w:rPr>
      </w:pPr>
      <w:r w:rsidRPr="00685163">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685163" w:rsidRDefault="00685163" w:rsidP="00685163">
      <w:pPr>
        <w:spacing w:line="360" w:lineRule="auto"/>
        <w:ind w:firstLine="720"/>
        <w:jc w:val="both"/>
        <w:rPr>
          <w:rFonts w:cs="Linux Libertine"/>
        </w:rPr>
      </w:pPr>
      <w:r w:rsidRPr="00685163">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672A6A" w:rsidRDefault="00685163" w:rsidP="00685163">
      <w:pPr>
        <w:spacing w:line="360" w:lineRule="auto"/>
        <w:ind w:firstLine="720"/>
        <w:jc w:val="both"/>
        <w:rPr>
          <w:rFonts w:cs="Linux Libertine"/>
        </w:rPr>
      </w:pPr>
      <w:r w:rsidRPr="00685163">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672A6A" w:rsidRDefault="00685163" w:rsidP="00C74AC3">
      <w:pPr>
        <w:spacing w:line="360" w:lineRule="auto"/>
        <w:ind w:firstLine="720"/>
        <w:jc w:val="both"/>
        <w:rPr>
          <w:rFonts w:cs="Linux Libertine"/>
        </w:rPr>
      </w:pPr>
      <w:r w:rsidRPr="00685163">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672A6A" w:rsidRDefault="00685163" w:rsidP="00C74AC3">
      <w:pPr>
        <w:spacing w:line="360" w:lineRule="auto"/>
        <w:ind w:firstLine="720"/>
        <w:jc w:val="both"/>
        <w:rPr>
          <w:rFonts w:cs="Linux Libertine"/>
        </w:rPr>
      </w:pPr>
      <w:r w:rsidRPr="00685163">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685163">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685163">
        <w:rPr>
          <w:rFonts w:cs="Linux Libertine"/>
        </w:rPr>
        <w:t>Ahok's</w:t>
      </w:r>
      <w:proofErr w:type="spellEnd"/>
      <w:r w:rsidRPr="00685163">
        <w:rPr>
          <w:rFonts w:cs="Linux Libertine"/>
        </w:rPr>
        <w:t xml:space="preserve"> case and </w:t>
      </w:r>
      <w:proofErr w:type="spellStart"/>
      <w:r w:rsidRPr="00685163">
        <w:rPr>
          <w:rFonts w:cs="Linux Libertine"/>
        </w:rPr>
        <w:t>Meiliana's</w:t>
      </w:r>
      <w:proofErr w:type="spellEnd"/>
      <w:r w:rsidRPr="00685163">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672A6A" w:rsidRDefault="00685163" w:rsidP="00C74AC3">
      <w:pPr>
        <w:spacing w:line="360" w:lineRule="auto"/>
        <w:ind w:firstLine="720"/>
        <w:jc w:val="both"/>
        <w:rPr>
          <w:rFonts w:cs="Linux Libertine"/>
        </w:rPr>
      </w:pPr>
      <w:r w:rsidRPr="00685163">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672A6A" w:rsidRDefault="00685163" w:rsidP="00D45448">
      <w:pPr>
        <w:spacing w:line="360" w:lineRule="auto"/>
        <w:ind w:firstLine="720"/>
        <w:jc w:val="both"/>
        <w:rPr>
          <w:rFonts w:cs="Linux Libertine"/>
        </w:rPr>
      </w:pPr>
      <w:r w:rsidRPr="00685163">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672A6A">
        <w:rPr>
          <w:rFonts w:cs="Linux Libertine"/>
        </w:rPr>
        <w:t xml:space="preserve">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154EAFDA"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 xml:space="preserve">justice. The rule of law supports justice by ensuring that everyone is subject to fair and equal laws and legal institutions. </w:t>
      </w:r>
      <w:r w:rsidR="00B95E28">
        <w:rPr>
          <w:rFonts w:cs="Linux Libertine"/>
          <w:lang w:val="en-US"/>
        </w:rPr>
        <w:t>J</w:t>
      </w:r>
      <w:r w:rsidRPr="00672A6A">
        <w:rPr>
          <w:rFonts w:cs="Linux Libertine"/>
          <w:lang w:val="en-US"/>
        </w:rPr>
        <w:t>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and </w:t>
      </w:r>
      <w:r w:rsidRPr="00672A6A">
        <w:rPr>
          <w:rFonts w:cs="Linux Libertine"/>
        </w:rPr>
        <w:lastRenderedPageBreak/>
        <w:t>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3BF9B74D"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00496D7D">
        <w:rPr>
          <w:rFonts w:cs="Linux Libertine"/>
        </w:rPr>
        <w:instrText xml:space="preserve"> ADDIN ZOTERO_ITEM CSL_CITATION {"citationID":"DHq4yTJD","properties":{"formattedCitation":"(1975)","plainCitation":"(1975)","noteIndex":0},"citationItems":[{"id":2058,"uris":["http://zotero.org/users/6396655/items/FT5UHCC7"],"itemData":{"id":2058,"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009F6E03">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DhsEWSIb","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AAoQW8Ku","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3184D183"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hclPVrnw","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69C18762"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kZEl6pfp","properties":{"formattedCitation":"(2010)","plainCitation":"(2010)","noteIndex":0},"citationItems":[{"id":2063,"uris":["http://zotero.org/users/6396655/items/GZMIU8XG"],"itemData":{"id":2063,"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is indicated by the enforcement of </w:t>
      </w:r>
      <w:r w:rsidR="001356E0" w:rsidRPr="001356E0">
        <w:rPr>
          <w:color w:val="FF0000"/>
          <w:lang w:val="en-GB" w:bidi="th-TH"/>
        </w:rPr>
        <w:lastRenderedPageBreak/>
        <w:t>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lastRenderedPageBreak/>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lastRenderedPageBreak/>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17D04F8A"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00B95E28">
        <w:rPr>
          <w:rFonts w:cs="Linux Libertine"/>
        </w:rPr>
        <w:t>J</w:t>
      </w:r>
      <w:r w:rsidRPr="00672A6A">
        <w:rPr>
          <w:rFonts w:cs="Linux Libertine"/>
        </w:rPr>
        <w:t>ustice</w:t>
      </w:r>
      <w:r w:rsidR="00116002">
        <w:rPr>
          <w:rFonts w:cs="Linux Libertine"/>
        </w:rPr>
        <w:t xml:space="preserve"> and </w:t>
      </w:r>
      <w:r w:rsidR="00B95E28">
        <w:rPr>
          <w:rFonts w:cs="Linux Libertine"/>
        </w:rPr>
        <w:t>H</w:t>
      </w:r>
      <w:r w:rsidR="00116002">
        <w:rPr>
          <w:rFonts w:cs="Linux Libertine"/>
        </w:rPr>
        <w:t xml:space="preserve">uman </w:t>
      </w:r>
      <w:r w:rsidR="00B95E28">
        <w:rPr>
          <w:rFonts w:cs="Linux Libertine"/>
        </w:rPr>
        <w:t>R</w:t>
      </w:r>
      <w:r w:rsidR="00116002">
        <w:rPr>
          <w:rFonts w:cs="Linux Libertine"/>
        </w:rPr>
        <w:t>ights</w:t>
      </w:r>
    </w:p>
    <w:p w14:paraId="79A5F13E" w14:textId="2695FAA0"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justice has been discussed by many scholars and experts. The rule of law and justice are closely related concepts that are essential for creating fair and equitable societies (Kramer, 2017; </w:t>
      </w:r>
      <w:r w:rsidR="00FE7F6B">
        <w:rPr>
          <w:rFonts w:cs="Linux Libertine"/>
        </w:rPr>
        <w:t>Merkel</w:t>
      </w:r>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xml:space="preserve">, 2013). </w:t>
      </w:r>
      <w:r w:rsidR="0073238B">
        <w:rPr>
          <w:rFonts w:cs="Linux Libertine"/>
        </w:rPr>
        <w:t>J</w:t>
      </w:r>
      <w:r w:rsidRPr="00672A6A">
        <w:rPr>
          <w:rFonts w:cs="Linux Libertine"/>
        </w:rPr>
        <w:t>ustice, on the other hand, aims to create a more just and equitable society that ensures equal access to basic human rights and opportunities for all individuals, regardless of their race, ethnicity, gender, sexuality, religion, or any other characteristic</w:t>
      </w:r>
      <w:r w:rsidR="00FE7F6B">
        <w:rPr>
          <w:rFonts w:cs="Linux Libertine"/>
        </w:rPr>
        <w:t>.</w:t>
      </w:r>
    </w:p>
    <w:p w14:paraId="4E1DA11D" w14:textId="30957D63" w:rsidR="007B5411" w:rsidRPr="00672A6A" w:rsidRDefault="00464116" w:rsidP="007B5411">
      <w:pPr>
        <w:spacing w:line="360" w:lineRule="auto"/>
        <w:ind w:firstLine="720"/>
        <w:jc w:val="both"/>
        <w:rPr>
          <w:rFonts w:cs="Linux Libertine"/>
        </w:rPr>
      </w:pPr>
      <w:r w:rsidRPr="00672A6A">
        <w:rPr>
          <w:rFonts w:cs="Linux Libertine"/>
        </w:rPr>
        <w:t xml:space="preserve">The rule of law is a critical component of </w:t>
      </w:r>
      <w:r w:rsidR="0073238B">
        <w:rPr>
          <w:rFonts w:cs="Linux Libertine"/>
        </w:rPr>
        <w:t>j</w:t>
      </w:r>
      <w:r w:rsidRPr="00672A6A">
        <w:rPr>
          <w:rFonts w:cs="Linux Libertine"/>
        </w:rPr>
        <w:t>ustice because it provides the legal framework within which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justice cannot be achieved because individuals would not have a fair and impartial legal system within which to seek justice (Boer, 2020).</w:t>
      </w:r>
    </w:p>
    <w:p w14:paraId="0AF7FAEB" w14:textId="4F90CCAF" w:rsidR="00464116" w:rsidRPr="00672A6A" w:rsidRDefault="00540FED" w:rsidP="007B5411">
      <w:pPr>
        <w:spacing w:line="360" w:lineRule="auto"/>
        <w:ind w:firstLine="720"/>
        <w:jc w:val="both"/>
        <w:rPr>
          <w:rFonts w:cs="Linux Libertine"/>
        </w:rPr>
      </w:pPr>
      <w:r>
        <w:rPr>
          <w:rFonts w:cs="Linux Libertine"/>
        </w:rPr>
        <w:t>J</w:t>
      </w:r>
      <w:r w:rsidR="00464116" w:rsidRPr="00672A6A">
        <w:rPr>
          <w:rFonts w:cs="Linux Libertine"/>
        </w:rPr>
        <w:t xml:space="preserve">ustice, in turn, provides a broader framework within which the rule of law can operate. </w:t>
      </w:r>
      <w:r>
        <w:rPr>
          <w:rFonts w:cs="Linux Libertine"/>
        </w:rPr>
        <w:t>J</w:t>
      </w:r>
      <w:r w:rsidR="00464116"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464116" w:rsidRPr="00672A6A">
        <w:rPr>
          <w:rFonts w:cs="Linux Libertine"/>
        </w:rPr>
        <w:t>Baxi</w:t>
      </w:r>
      <w:proofErr w:type="spellEnd"/>
      <w:r w:rsidR="00464116"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010945AC"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D29CF7B"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ustice ensures that everyone is treated fairly and has the same opportunities. Law enforcement is essential to both of these principles because it is responsible for enforcing the law and protecting people from harm (Fukuyama, 2013).</w:t>
      </w:r>
    </w:p>
    <w:p w14:paraId="4A938B61" w14:textId="48099ED0" w:rsidR="007B5411" w:rsidRPr="00672A6A" w:rsidRDefault="00EC7DF9" w:rsidP="007B5411">
      <w:pPr>
        <w:spacing w:line="360" w:lineRule="auto"/>
        <w:ind w:firstLine="720"/>
        <w:jc w:val="both"/>
        <w:rPr>
          <w:rFonts w:cs="Linux Libertine"/>
        </w:rPr>
      </w:pPr>
      <w:r w:rsidRPr="00672A6A">
        <w:rPr>
          <w:rFonts w:cs="Linux Libertine"/>
        </w:rPr>
        <w:lastRenderedPageBreak/>
        <w:t>Without law enforcement, people would be free to break the law without fear of punishment, which would result in chaos and anarchy. Additionally, law enforcement is responsible for protecting people from harm, which is necessary for maintaining justice. In the absence of law enforcement, people would be at the mercy of criminals and wrongdoers, and society would become a place where the strong prey on the weak and the rich exploit the poor (Tyler, 2017).</w:t>
      </w:r>
    </w:p>
    <w:p w14:paraId="58F61BD9" w14:textId="61B506E4" w:rsidR="007B5411" w:rsidRPr="00672A6A" w:rsidRDefault="000B71B6" w:rsidP="007B5411">
      <w:pPr>
        <w:spacing w:line="360" w:lineRule="auto"/>
        <w:ind w:firstLine="720"/>
        <w:jc w:val="both"/>
        <w:rPr>
          <w:rFonts w:cs="Linux Libertine"/>
        </w:rPr>
      </w:pPr>
      <w:r>
        <w:rPr>
          <w:rFonts w:cs="Linux Libertine"/>
        </w:rPr>
        <w:t>J</w:t>
      </w:r>
      <w:r w:rsidR="00EC7DF9" w:rsidRPr="00672A6A">
        <w:rPr>
          <w:rFonts w:cs="Linux Libertine"/>
        </w:rPr>
        <w:t xml:space="preserve">ustice, in turn, provides a broader framework within which the rule of law can operate. </w:t>
      </w:r>
      <w:r>
        <w:rPr>
          <w:rFonts w:cs="Linux Libertine"/>
        </w:rPr>
        <w:t>J</w:t>
      </w:r>
      <w:r w:rsidR="00EC7DF9" w:rsidRPr="00672A6A">
        <w:rPr>
          <w:rFonts w:cs="Linux Libertine"/>
        </w:rPr>
        <w:t>ustice aims to create a more just and equitable society that ensures equal access to basic human rights and opportunities for all individuals. This means that the rule of law must be applied in a way that promotes justice and ensures that everyone has equal access to justice (</w:t>
      </w:r>
      <w:proofErr w:type="spellStart"/>
      <w:r w:rsidR="00EC7DF9" w:rsidRPr="00672A6A">
        <w:rPr>
          <w:rFonts w:cs="Linux Libertine"/>
        </w:rPr>
        <w:t>Baxi</w:t>
      </w:r>
      <w:proofErr w:type="spellEnd"/>
      <w:r w:rsidR="00EC7DF9" w:rsidRPr="00672A6A">
        <w:rPr>
          <w:rFonts w:cs="Linux Libertine"/>
        </w:rPr>
        <w:t>, 2013; Zaidi, 2021). For example, in a society where income inequality is high, the rule of law must be applied in a way that promotes justice by ensuring that the legal system does not favor those with greater economic resources. This may require providing legal aid to those who cannot afford legal representation (Boer, 2020), or ensuring that laws and regulations are written in a way that does not disadvantage marginalized communities (Zaidi, 2021).</w:t>
      </w:r>
    </w:p>
    <w:p w14:paraId="079C56F9" w14:textId="6823DA74"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justice and the rule of law are essential for creating fair and equitable societies. </w:t>
      </w:r>
      <w:r w:rsidR="00377B7A">
        <w:rPr>
          <w:rFonts w:cs="Linux Libertine"/>
        </w:rPr>
        <w:t>J</w:t>
      </w:r>
      <w:r w:rsidRPr="00672A6A">
        <w:rPr>
          <w:rFonts w:cs="Linux Libertine"/>
        </w:rPr>
        <w:t>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justice can be achieved. These intertwined concepts work together to ensure that everyone has equal access to justice and that basic human rights and opportunities are available to all individuals, regardless of their social status or position. The principles and frameworks developed by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w:t>
      </w:r>
      <w:r w:rsidR="00E40EDE" w:rsidRPr="00205413">
        <w:rPr>
          <w:rFonts w:ascii="Times New Roman" w:hAnsi="Times New Roman" w:cs="Times New Roman"/>
        </w:rPr>
        <w:lastRenderedPageBreak/>
        <w:t xml:space="preserve">(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w:t>
      </w:r>
      <w:r w:rsidRPr="00205413">
        <w:rPr>
          <w:rFonts w:ascii="Times New Roman" w:hAnsi="Times New Roman" w:cs="Times New Roman"/>
        </w:rPr>
        <w:lastRenderedPageBreak/>
        <w:t xml:space="preserve">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Michael Glazer, Inc. 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w:t>
      </w:r>
      <w:r w:rsidRPr="00205413">
        <w:rPr>
          <w:rFonts w:ascii="Times New Roman" w:hAnsi="Times New Roman" w:cs="Times New Roman"/>
        </w:rPr>
        <w:lastRenderedPageBreak/>
        <w:t xml:space="preserve">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 xml:space="preserve">to which the </w:t>
      </w:r>
      <w:r w:rsidR="00710226">
        <w:rPr>
          <w:rFonts w:ascii="Times New Roman" w:hAnsi="Times New Roman" w:cs="Times New Roman"/>
        </w:rPr>
        <w:lastRenderedPageBreak/>
        <w:t>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Other resources that should be considered by the State party of ICCPR 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lastRenderedPageBreak/>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w:t>
      </w:r>
      <w:r w:rsidRPr="00E0754A">
        <w:lastRenderedPageBreak/>
        <w:t>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5F6BB8EE"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t8KKUZm","properties":{"formattedCitation":"(Smet 2011)","plainCitation":"(Smet 2011)","noteIndex":0},"citationItems":[{"id":1908,"uris":["http://zotero.org/users/6396655/items/XKHW8K8X"],"itemData":{"id":1908,"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Smet 2011)</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TQWSY8d9","properties":{"formattedCitation":"(Fraser 2019)","plainCitation":"(Fraser 2019)","noteIndex":0},"citationItems":[{"id":1902,"uris":["http://zotero.org/users/6396655/items/F7PFPPSA"],"itemData":{"id":1902,"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lNJfyCyq","properties":{"formattedCitation":"(Debeljak 2008)","plainCitation":"(Debeljak 2008)","noteIndex":0},"citationItems":[{"id":1900,"uris":["http://zotero.org/users/6396655/items/D3YX8NT2"],"itemData":{"id":1900,"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009F6E03">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thought, except if the religious expression of the person advocates an incitement of hatred against other religions or belief (Article 20 (3) or danger other people’s life or safety. </w:t>
      </w:r>
    </w:p>
    <w:p w14:paraId="45970CAC" w14:textId="13EC6BC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9aKVxxnP","properties":{"formattedCitation":"(Scanlon 1972)","plainCitation":"(Scanlon 1972)","noteIndex":0},"citationItems":[{"id":1896,"uris":["http://zotero.org/users/6396655/items/UJWG32G9"],"itemData":{"id":1896,"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2A59035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AnzwxyaE","properties":{"formattedCitation":"(Howard 2017; Uddin 2015)","plainCitation":"(Howard 2017; Uddin 2015)","noteIndex":0},"citationItems":[{"id":1505,"uris":["http://zotero.org/users/6396655/items/ZBRDDMNS"],"itemData":{"id":1505,"type":"chapter","note":"DOI: 10.1017/9781108242189.025","page":"595-618","publisher":"Cambridge University Press","title":"Freedom of expression, blasphemy and religious hatred: A view from the United Kingdom","author":[{"family":"Howard","given":"Erica"}],"issued":{"date-parts":[["2017"]]}}},{"id":1462,"uris":["http://zotero.org/users/6396655/items/IZCW5L9P"],"itemData":{"id":1462,"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G1GFphby","properties":{"formattedCitation":"(Mondal 2016)","plainCitation":"(Mondal 2016)","noteIndex":0},"citationItems":[{"id":1446,"uris":["http://zotero.org/users/6396655/items/45UAYGK2"],"itemData":{"id":1446,"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FQFrDoJj","properties":{"formattedCitation":"(Schmitter and Karl 1991)","plainCitation":"(Schmitter and Karl 1991)","noteIndex":0},"citationItems":[{"id":1920,"uris":["http://zotero.org/users/6396655/items/7ZAZEWRF"],"itemData":{"id":1920,"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6D99B3AD"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M3UqtxXW","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C. 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6328C0F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2SRjlu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w:t>
      </w:r>
      <w:r w:rsidRPr="00410DA6">
        <w:rPr>
          <w:rFonts w:ascii="Times New Roman" w:hAnsi="Times New Roman" w:cs="Times New Roman"/>
        </w:rPr>
        <w:lastRenderedPageBreak/>
        <w:t>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0215EF6C"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00496D7D">
        <w:rPr>
          <w:rFonts w:ascii="Times New Roman" w:hAnsi="Times New Roman" w:cs="Times New Roman"/>
        </w:rPr>
        <w:instrText xml:space="preserve"> ADDIN ZOTERO_ITEM CSL_CITATION {"citationID":"h08qUzRh","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009F6E03">
        <w:rPr>
          <w:rFonts w:ascii="Times New Roman" w:hAnsi="Times New Roman" w:cs="Times New Roman"/>
        </w:rPr>
        <w:t>(W. Durham 2011)</w:t>
      </w:r>
      <w:r w:rsidRPr="00410DA6">
        <w:rPr>
          <w:rFonts w:ascii="Times New Roman" w:hAnsi="Times New Roman" w:cs="Times New Roman"/>
        </w:rPr>
        <w:fldChar w:fldCharType="end"/>
      </w:r>
      <w:r w:rsidRPr="00410DA6">
        <w:rPr>
          <w:rFonts w:ascii="Times New Roman" w:hAnsi="Times New Roman" w:cs="Times New Roman"/>
        </w:rPr>
        <w:t>. The most important thing is that the 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 xml:space="preserve">To assess the impacts of enforcing the Anti-Blasphemy Law in Indonesia in accordance with the objectives of the rule of law, it is necessary to examine how the law impacts the right to freedom of religion and expression. This must be done by </w:t>
      </w:r>
      <w:r w:rsidRPr="00E67F55">
        <w:rPr>
          <w:rFonts w:ascii="Times New Roman" w:eastAsia="Times New Roman" w:hAnsi="Times New Roman" w:cs="Times New Roman"/>
          <w:color w:val="FF0000"/>
          <w:szCs w:val="32"/>
          <w:lang w:val="en-GB" w:bidi="th-TH"/>
          <w14:numSpacing w14:val="proportional"/>
        </w:rPr>
        <w:lastRenderedPageBreak/>
        <w:t>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w:t>
      </w:r>
      <w:r w:rsidRPr="00410DA6">
        <w:rPr>
          <w:rFonts w:ascii="Times New Roman" w:hAnsi="Times New Roman" w:cs="Times New Roman"/>
        </w:rPr>
        <w:lastRenderedPageBreak/>
        <w:t>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 xml:space="preserve">A historical example of anti-blasphemy laws is the case of England and Wales, where blasphemy against Christianity was a common law offence until 2008. These </w:t>
      </w:r>
      <w:r w:rsidRPr="00410DA6">
        <w:rPr>
          <w:rFonts w:ascii="Times New Roman" w:hAnsi="Times New Roman" w:cs="Times New Roman"/>
        </w:rPr>
        <w:lastRenderedPageBreak/>
        <w:t>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lastRenderedPageBreak/>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 xml:space="preserve">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w:t>
      </w:r>
      <w:r>
        <w:rPr>
          <w:rFonts w:ascii="TimesNewRomanPSMT" w:hAnsi="TimesNewRomanPSMT" w:cs="TimesNewRomanPSMT"/>
        </w:rPr>
        <w:lastRenderedPageBreak/>
        <w:t>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 xml:space="preserve">During this time, Indonesia was in a period of guided democracy, following President Soekarno's Decree of July 5, 1959. Later, Presidential Decree No. 150 of 1959 further strengthened this period by ordering the return to the 1945 Constitution and </w:t>
      </w:r>
      <w:r w:rsidRPr="00672A6A">
        <w:rPr>
          <w:rFonts w:cs="Linux Libertine"/>
          <w:lang w:val="en-US"/>
        </w:rPr>
        <w:lastRenderedPageBreak/>
        <w:t>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w:t>
      </w:r>
      <w:r w:rsidRPr="00672A6A">
        <w:rPr>
          <w:rFonts w:cs="Linux Libertine"/>
          <w:lang w:val="en-US"/>
        </w:rPr>
        <w:lastRenderedPageBreak/>
        <w:t xml:space="preserve">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xml:space="preserve">, NU, and PKI. However, it </w:t>
      </w:r>
      <w:r w:rsidRPr="00672A6A">
        <w:rPr>
          <w:rFonts w:cs="Linux Libertine"/>
          <w:lang w:val="en-US"/>
        </w:rPr>
        <w:lastRenderedPageBreak/>
        <w:t>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lastRenderedPageBreak/>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The 1965 Presidential Decree on the Prevention of Abuse and Blasphemy of Religion (PNPS) was utilized by President Soekarno as a means of controlling belief 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29249EB8"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2.2.7</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 xml:space="preserve">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w:t>
      </w:r>
      <w:r w:rsidRPr="00672A6A">
        <w:rPr>
          <w:rFonts w:cs="Linux Libertine"/>
          <w:lang w:val="en-US"/>
        </w:rPr>
        <w:lastRenderedPageBreak/>
        <w:t>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lastRenderedPageBreak/>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xml:space="preserve">, 2012). This event led to the issuance of the Provisional People's Consultative Assembly of the Republic of Indonesia No. XXV/MPRS/1966, </w:t>
      </w:r>
      <w:r w:rsidRPr="00672A6A">
        <w:rPr>
          <w:rFonts w:cs="Linux Libertine"/>
          <w:lang w:val="en-US"/>
        </w:rPr>
        <w:lastRenderedPageBreak/>
        <w:t>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 xml:space="preserve">o what extent the </w:t>
      </w:r>
      <w:r w:rsidR="008C1605" w:rsidRPr="008C1605">
        <w:rPr>
          <w:rFonts w:cs="Linux Libertine"/>
        </w:rPr>
        <w:lastRenderedPageBreak/>
        <w:t>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428079AB" w:rsidR="007B5411" w:rsidRPr="00672A6A" w:rsidRDefault="00117785" w:rsidP="007B5411">
      <w:pPr>
        <w:spacing w:line="360" w:lineRule="auto"/>
        <w:ind w:firstLine="720"/>
        <w:jc w:val="both"/>
        <w:rPr>
          <w:rFonts w:cs="Linux Libertine"/>
        </w:rPr>
      </w:pPr>
      <w:r w:rsidRPr="00672A6A">
        <w:rPr>
          <w:rFonts w:cs="Linux Libertine"/>
        </w:rPr>
        <w:lastRenderedPageBreak/>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vulnerability of legal certainty and justice in its enforcement. This study argues that reforming the cryptic, repressive, and discriminatory anti-blasphemy law can prevent </w:t>
      </w:r>
      <w:r w:rsidRPr="00672A6A">
        <w:rPr>
          <w:rFonts w:cs="Linux Libertine"/>
          <w:lang w:val="en-US"/>
        </w:rPr>
        <w:lastRenderedPageBreak/>
        <w:t>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8525B"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human 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w:t>
      </w:r>
      <w:r w:rsidR="00117785" w:rsidRPr="00672A6A">
        <w:rPr>
          <w:rFonts w:cs="Linux Libertine"/>
        </w:rPr>
        <w:lastRenderedPageBreak/>
        <w:t xml:space="preserve">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 xml:space="preserve">enforcement will be extracted from various secondary sources such as documentary videos published by mass media, interviews on the parties involved, and the societies that have been published by various media, </w:t>
      </w:r>
      <w:r w:rsidRPr="00672A6A">
        <w:rPr>
          <w:rFonts w:cs="Linux Libertine"/>
        </w:rPr>
        <w:lastRenderedPageBreak/>
        <w:t>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t>
      </w:r>
      <w:r w:rsidRPr="00672A6A">
        <w:rPr>
          <w:rFonts w:cs="Linux Libertine"/>
          <w:lang w:val="en-US"/>
        </w:rPr>
        <w:lastRenderedPageBreak/>
        <w:t>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w:t>
      </w:r>
      <w:r w:rsidRPr="00672A6A">
        <w:rPr>
          <w:rFonts w:cs="Linux Libertine"/>
          <w:lang w:val="en-US"/>
        </w:rPr>
        <w:lastRenderedPageBreak/>
        <w:t xml:space="preserve">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4369F60F" w14:textId="77777777" w:rsidR="00C8473A" w:rsidRDefault="00C8473A" w:rsidP="00C8473A">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w:t>
      </w:r>
      <w:r w:rsidRPr="00672A6A">
        <w:rPr>
          <w:rFonts w:cs="Linux Libertine"/>
          <w:lang w:val="en-US" w:eastAsia="en-GB" w:bidi="ar-SA"/>
        </w:rPr>
        <w:lastRenderedPageBreak/>
        <w:t xml:space="preserve">countries, such as Pakistan, Malaysia, and among members of the Organization of Islamic Committee </w:t>
      </w:r>
      <w:r>
        <w:rPr>
          <w:rFonts w:cs="Linux Libertine"/>
          <w:lang w:val="en-US" w:eastAsia="en-GB" w:bidi="ar-SA"/>
        </w:rPr>
        <w:t>(</w:t>
      </w:r>
      <w:r w:rsidRPr="00672A6A">
        <w:rPr>
          <w:rFonts w:cs="Linux Libertine"/>
          <w:lang w:val="en-US" w:eastAsia="en-GB" w:bidi="ar-SA"/>
        </w:rPr>
        <w:t>OIC</w:t>
      </w:r>
      <w:r>
        <w:rPr>
          <w:rFonts w:cs="Linux Libertine"/>
          <w:lang w:val="en-US" w:eastAsia="en-GB" w:bidi="ar-SA"/>
        </w:rPr>
        <w:t>)</w:t>
      </w:r>
      <w:r w:rsidRPr="00672A6A">
        <w:rPr>
          <w:rFonts w:cs="Linux Libertine"/>
          <w:lang w:val="en-US" w:eastAsia="en-GB" w:bidi="ar-SA"/>
        </w:rPr>
        <w:t xml:space="preserve">. Ahmadiyya is a religious sect </w:t>
      </w:r>
      <w:r>
        <w:rPr>
          <w:rFonts w:cs="Linux Libertine"/>
          <w:lang w:val="en-US" w:eastAsia="en-GB" w:bidi="ar-SA"/>
        </w:rPr>
        <w:t xml:space="preserve">of </w:t>
      </w:r>
      <w:r w:rsidRPr="00672A6A">
        <w:rPr>
          <w:rFonts w:cs="Linux Libertine"/>
          <w:lang w:val="en-US" w:eastAsia="en-GB" w:bidi="ar-SA"/>
        </w:rPr>
        <w:t>Islam</w:t>
      </w:r>
      <w:r>
        <w:rPr>
          <w:rFonts w:cs="Linux Libertine"/>
          <w:lang w:val="en-US" w:eastAsia="en-GB" w:bidi="ar-SA"/>
        </w:rPr>
        <w:t xml:space="preserve"> </w:t>
      </w:r>
      <w:r w:rsidRPr="00672A6A">
        <w:rPr>
          <w:rFonts w:cs="Linux Libertine"/>
          <w:lang w:val="en-US" w:eastAsia="en-GB" w:bidi="ar-SA"/>
        </w:rPr>
        <w:t xml:space="preserve">that is most often </w:t>
      </w:r>
      <w:r>
        <w:rPr>
          <w:rFonts w:cs="Linux Libertine"/>
          <w:lang w:val="en-US" w:eastAsia="en-GB" w:bidi="ar-SA"/>
        </w:rPr>
        <w:t>become the</w:t>
      </w:r>
      <w:r w:rsidRPr="00672A6A">
        <w:rPr>
          <w:rFonts w:cs="Linux Libertine"/>
          <w:lang w:val="en-US" w:eastAsia="en-GB" w:bidi="ar-SA"/>
        </w:rPr>
        <w:t xml:space="preserve"> target of the </w:t>
      </w:r>
      <w:r>
        <w:rPr>
          <w:rFonts w:cs="Linux Libertine"/>
          <w:lang w:val="en-US" w:eastAsia="en-GB" w:bidi="ar-SA"/>
        </w:rPr>
        <w:t>MHS</w:t>
      </w:r>
      <w:r w:rsidRPr="00672A6A">
        <w:rPr>
          <w:rFonts w:cs="Linux Libertine"/>
          <w:lang w:val="en-US" w:eastAsia="en-GB" w:bidi="ar-SA"/>
        </w:rPr>
        <w:t xml:space="preserve"> </w:t>
      </w:r>
      <w:r>
        <w:rPr>
          <w:rFonts w:cs="Linux Libertine"/>
          <w:lang w:val="en-US" w:eastAsia="en-GB" w:bidi="ar-SA"/>
        </w:rPr>
        <w:t>following the enforcement of ABL against them</w:t>
      </w:r>
      <w:r w:rsidRPr="00672A6A">
        <w:rPr>
          <w:rFonts w:cs="Linux Libertine"/>
          <w:lang w:val="en-US" w:eastAsia="en-GB" w:bidi="ar-SA"/>
        </w:rPr>
        <w:t>. Table 6 contains a list of</w:t>
      </w:r>
      <w:r>
        <w:rPr>
          <w:rFonts w:cs="Linux Libertine"/>
          <w:lang w:val="en-US" w:eastAsia="en-GB" w:bidi="ar-SA"/>
        </w:rPr>
        <w:t xml:space="preserve"> </w:t>
      </w:r>
      <w:r w:rsidRPr="00672A6A">
        <w:rPr>
          <w:rFonts w:cs="Linux Libertine"/>
          <w:lang w:val="en-US" w:eastAsia="en-GB" w:bidi="ar-SA"/>
        </w:rPr>
        <w:t xml:space="preserve">vigilantism violence against Ahmadiyya </w:t>
      </w:r>
      <w:r>
        <w:rPr>
          <w:rFonts w:cs="Linux Libertine"/>
          <w:lang w:val="en-US" w:eastAsia="en-GB" w:bidi="ar-SA"/>
        </w:rPr>
        <w:t xml:space="preserve">or so called </w:t>
      </w:r>
      <w:r w:rsidRPr="00B05E2C">
        <w:rPr>
          <w:rFonts w:cs="Linux Libertine"/>
          <w:i/>
          <w:iCs/>
          <w:lang w:val="en-US" w:eastAsia="en-GB" w:bidi="ar-SA"/>
        </w:rPr>
        <w:t>MHS</w:t>
      </w:r>
      <w:r>
        <w:rPr>
          <w:rFonts w:cs="Linux Libertine"/>
          <w:lang w:val="en-US" w:eastAsia="en-GB" w:bidi="ar-SA"/>
        </w:rPr>
        <w:t xml:space="preserve"> </w:t>
      </w:r>
      <w:r w:rsidRPr="00672A6A">
        <w:rPr>
          <w:rFonts w:cs="Linux Libertine"/>
          <w:lang w:val="en-US" w:eastAsia="en-GB" w:bidi="ar-SA"/>
        </w:rPr>
        <w:t xml:space="preserve">in Indonesia. </w:t>
      </w:r>
    </w:p>
    <w:p w14:paraId="5311660E"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Pr>
          <w:rFonts w:cs="Linux Libertine"/>
          <w:lang w:val="en-US" w:eastAsia="en-GB" w:bidi="ar-SA"/>
        </w:rPr>
        <w:t xml:space="preserve"> </w:t>
      </w:r>
      <w:r w:rsidRPr="00672A6A">
        <w:rPr>
          <w:rFonts w:cs="Linux Libertine"/>
          <w:lang w:val="en-US" w:eastAsia="en-GB" w:bidi="ar-SA"/>
        </w:rPr>
        <w:t>From Table 6</w:t>
      </w:r>
      <w:r>
        <w:rPr>
          <w:rFonts w:cs="Linux Libertine"/>
          <w:lang w:val="en-US" w:eastAsia="en-GB" w:bidi="ar-SA"/>
        </w:rPr>
        <w:t xml:space="preserve">, </w:t>
      </w:r>
      <w:r w:rsidRPr="00672A6A">
        <w:rPr>
          <w:rFonts w:cs="Linux Libertine"/>
          <w:lang w:val="en-US" w:eastAsia="en-GB" w:bidi="ar-SA"/>
        </w:rPr>
        <w:t xml:space="preserve"> it can be seen that vigilante </w:t>
      </w:r>
      <w:r>
        <w:rPr>
          <w:rFonts w:cs="Linux Libertine"/>
          <w:lang w:val="en-US" w:eastAsia="en-GB" w:bidi="ar-SA"/>
        </w:rPr>
        <w:t>actions</w:t>
      </w:r>
      <w:r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5D85014C"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672A6A"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672A6A" w:rsidRDefault="00C8473A" w:rsidP="00ED0FE2">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E245168" w14:textId="77777777" w:rsidR="00C8473A" w:rsidRPr="00672A6A"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0253F93F" w14:textId="77777777" w:rsidR="00C8473A" w:rsidRPr="00672A6A"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8473A" w:rsidRPr="00672A6A"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672A6A" w:rsidRDefault="00C8473A" w:rsidP="00ED0FE2">
            <w:pPr>
              <w:ind w:right="51"/>
              <w:jc w:val="both"/>
              <w:rPr>
                <w:rFonts w:cs="Linux Libertine"/>
                <w:sz w:val="20"/>
                <w:szCs w:val="20"/>
              </w:rPr>
            </w:pPr>
            <w:r w:rsidRPr="00672A6A">
              <w:rPr>
                <w:rFonts w:cs="Linux Libertine"/>
                <w:sz w:val="20"/>
                <w:szCs w:val="20"/>
              </w:rPr>
              <w:t>1</w:t>
            </w:r>
          </w:p>
        </w:tc>
        <w:tc>
          <w:tcPr>
            <w:tcW w:w="1878" w:type="dxa"/>
          </w:tcPr>
          <w:p w14:paraId="0B5FF10F" w14:textId="77777777" w:rsidR="00C8473A" w:rsidRPr="00672A6A"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7AAF8CF6" w14:textId="77777777" w:rsidR="00C8473A" w:rsidRPr="00672A6A" w:rsidRDefault="00C8473A" w:rsidP="00ED0FE2">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BBFA244" w14:textId="77777777" w:rsidR="00C8473A" w:rsidRPr="00672A6A" w:rsidRDefault="00C8473A"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53"/>
            </w:r>
          </w:p>
        </w:tc>
      </w:tr>
      <w:tr w:rsidR="00C8473A" w:rsidRPr="00672A6A" w14:paraId="3922B144" w14:textId="77777777" w:rsidTr="00ED0FE2">
        <w:tc>
          <w:tcPr>
            <w:tcW w:w="540" w:type="dxa"/>
          </w:tcPr>
          <w:p w14:paraId="21C16683"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2</w:t>
            </w:r>
          </w:p>
        </w:tc>
        <w:tc>
          <w:tcPr>
            <w:tcW w:w="1878" w:type="dxa"/>
          </w:tcPr>
          <w:p w14:paraId="13867C65"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295EE923" w14:textId="77777777" w:rsidR="00C8473A" w:rsidRPr="00672A6A" w:rsidRDefault="00C8473A" w:rsidP="00ED0FE2">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54"/>
            </w:r>
          </w:p>
        </w:tc>
      </w:tr>
      <w:tr w:rsidR="00C8473A" w:rsidRPr="00672A6A"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672A6A" w:rsidRDefault="00C8473A" w:rsidP="00ED0FE2">
            <w:pPr>
              <w:ind w:right="51"/>
              <w:jc w:val="both"/>
              <w:rPr>
                <w:rFonts w:cs="Linux Libertine"/>
                <w:sz w:val="20"/>
                <w:szCs w:val="20"/>
              </w:rPr>
            </w:pPr>
            <w:r w:rsidRPr="00672A6A">
              <w:rPr>
                <w:rFonts w:cs="Linux Libertine"/>
                <w:sz w:val="20"/>
                <w:szCs w:val="20"/>
              </w:rPr>
              <w:t>3.</w:t>
            </w:r>
          </w:p>
        </w:tc>
        <w:tc>
          <w:tcPr>
            <w:tcW w:w="1878" w:type="dxa"/>
          </w:tcPr>
          <w:p w14:paraId="65E3614C"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5F187E1F"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lastRenderedPageBreak/>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55"/>
            </w:r>
          </w:p>
        </w:tc>
      </w:tr>
      <w:tr w:rsidR="00C8473A" w:rsidRPr="00672A6A" w14:paraId="1C90DA2C" w14:textId="77777777" w:rsidTr="00ED0FE2">
        <w:tc>
          <w:tcPr>
            <w:tcW w:w="540" w:type="dxa"/>
          </w:tcPr>
          <w:p w14:paraId="4C2D551B"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 xml:space="preserve">4. </w:t>
            </w:r>
          </w:p>
        </w:tc>
        <w:tc>
          <w:tcPr>
            <w:tcW w:w="1878" w:type="dxa"/>
          </w:tcPr>
          <w:p w14:paraId="0226CE38" w14:textId="77777777" w:rsidR="00C8473A" w:rsidRPr="00672A6A" w:rsidRDefault="00C8473A" w:rsidP="00ED0FE2">
            <w:pPr>
              <w:ind w:right="65"/>
              <w:rPr>
                <w:rFonts w:cs="Linux Libertine"/>
                <w:sz w:val="20"/>
                <w:szCs w:val="20"/>
              </w:rPr>
            </w:pPr>
            <w:r w:rsidRPr="00672A6A">
              <w:rPr>
                <w:rFonts w:cs="Linux Libertine"/>
                <w:sz w:val="20"/>
                <w:szCs w:val="20"/>
              </w:rPr>
              <w:t>May 23rd, 2016, in Kendal, Central Java</w:t>
            </w:r>
          </w:p>
        </w:tc>
        <w:tc>
          <w:tcPr>
            <w:tcW w:w="5952" w:type="dxa"/>
          </w:tcPr>
          <w:p w14:paraId="25C1F2EB" w14:textId="77777777" w:rsidR="00C8473A" w:rsidRPr="00672A6A" w:rsidRDefault="00C8473A" w:rsidP="00ED0FE2">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56"/>
            </w:r>
          </w:p>
        </w:tc>
      </w:tr>
      <w:tr w:rsidR="00C8473A" w:rsidRPr="00672A6A"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672A6A" w:rsidRDefault="00C8473A" w:rsidP="00ED0FE2">
            <w:pPr>
              <w:ind w:right="51"/>
              <w:jc w:val="both"/>
              <w:rPr>
                <w:rFonts w:cs="Linux Libertine"/>
                <w:sz w:val="20"/>
                <w:szCs w:val="20"/>
              </w:rPr>
            </w:pPr>
            <w:r w:rsidRPr="00672A6A">
              <w:rPr>
                <w:rFonts w:cs="Linux Libertine"/>
                <w:sz w:val="20"/>
                <w:szCs w:val="20"/>
              </w:rPr>
              <w:t>5.</w:t>
            </w:r>
          </w:p>
        </w:tc>
        <w:tc>
          <w:tcPr>
            <w:tcW w:w="1878" w:type="dxa"/>
          </w:tcPr>
          <w:p w14:paraId="5490B6C9" w14:textId="77777777" w:rsidR="00C8473A" w:rsidRPr="00672A6A"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4EC126BE" w14:textId="77777777" w:rsidR="00C8473A" w:rsidRPr="00672A6A" w:rsidRDefault="00C8473A"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57"/>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8473A" w:rsidRPr="00672A6A" w14:paraId="6D1F16D7" w14:textId="77777777" w:rsidTr="00ED0FE2">
        <w:tc>
          <w:tcPr>
            <w:tcW w:w="540" w:type="dxa"/>
          </w:tcPr>
          <w:p w14:paraId="65C39C6D" w14:textId="77777777" w:rsidR="00C8473A" w:rsidRPr="00672A6A"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1C54F8E3" w14:textId="77777777" w:rsidR="00C8473A" w:rsidRPr="00672A6A" w:rsidRDefault="00C8473A" w:rsidP="00ED0FE2">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02DCD68A" w14:textId="77777777" w:rsidR="00C8473A" w:rsidRPr="00672A6A" w:rsidRDefault="00C8473A" w:rsidP="00ED0FE2">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58"/>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59"/>
            </w:r>
          </w:p>
        </w:tc>
      </w:tr>
    </w:tbl>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195AFE15" w14:textId="77777777" w:rsidR="00C8473A" w:rsidRDefault="00C8473A" w:rsidP="00C8473A">
      <w:pPr>
        <w:pStyle w:val="ParagraphNormal"/>
        <w:ind w:left="360" w:firstLine="360"/>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60"/>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26AEA448" w14:textId="77777777" w:rsidR="00C8473A" w:rsidRDefault="00C8473A" w:rsidP="00C8473A">
      <w:pPr>
        <w:pStyle w:val="ParagraphNormal"/>
        <w:ind w:left="360" w:firstLine="360"/>
        <w:rPr>
          <w:rFonts w:cs="Linux Libertine"/>
          <w:color w:val="00B050"/>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w:t>
      </w:r>
      <w:r w:rsidRPr="00672A6A">
        <w:rPr>
          <w:rFonts w:cs="Linux Libertine"/>
          <w:lang w:val="en-US"/>
        </w:rPr>
        <w:lastRenderedPageBreak/>
        <w:t xml:space="preserve">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61"/>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67137E8" w14:textId="0428A781" w:rsidR="00C8473A" w:rsidRPr="00C8473A" w:rsidRDefault="00C8473A" w:rsidP="00C8473A">
      <w:pPr>
        <w:pStyle w:val="ParagraphNormal"/>
        <w:ind w:left="360" w:firstLine="360"/>
        <w:rPr>
          <w:rFonts w:cs="Linux Libertine"/>
          <w:color w:val="00B050"/>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607A741B" w14:textId="77777777" w:rsidR="00C8473A" w:rsidRPr="00672A6A" w:rsidRDefault="00C8473A" w:rsidP="00C8473A">
      <w:pPr>
        <w:pStyle w:val="ParagraphNormal"/>
        <w:rPr>
          <w:rFonts w:cs="Linux Libertine"/>
          <w:lang w:val="en-US"/>
        </w:rPr>
      </w:pPr>
    </w:p>
    <w:p w14:paraId="54C50BD2" w14:textId="77777777" w:rsidR="00C8473A" w:rsidRDefault="00C8473A" w:rsidP="00C8473A">
      <w:pPr>
        <w:pStyle w:val="Quote"/>
        <w:ind w:left="1080"/>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62"/>
      </w:r>
    </w:p>
    <w:p w14:paraId="2663533A" w14:textId="77777777" w:rsidR="00C8473A" w:rsidRDefault="00C8473A" w:rsidP="00C8473A">
      <w:pPr>
        <w:pStyle w:val="Caption"/>
        <w:keepNext/>
        <w:numPr>
          <w:ilvl w:val="0"/>
          <w:numId w:val="342"/>
        </w:numPr>
        <w:rPr>
          <w:rFonts w:cs="Linux Libertine"/>
          <w:lang w:val="en-US"/>
        </w:rPr>
      </w:pPr>
    </w:p>
    <w:p w14:paraId="4B7CAD0A" w14:textId="77777777" w:rsidR="00C8473A" w:rsidRPr="00672A6A" w:rsidRDefault="00C8473A" w:rsidP="00C8473A">
      <w:pPr>
        <w:pStyle w:val="Caption"/>
        <w:keepNext/>
        <w:numPr>
          <w:ilvl w:val="0"/>
          <w:numId w:val="342"/>
        </w:numPr>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672A6A"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672A6A" w:rsidRDefault="00C8473A" w:rsidP="00ED0FE2">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740B5EEB" w14:textId="77777777" w:rsidR="00C8473A" w:rsidRPr="00672A6A"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73455FF8" w14:textId="77777777" w:rsidR="00C8473A" w:rsidRPr="00672A6A"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8473A" w:rsidRPr="00672A6A"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672A6A" w:rsidRDefault="00C8473A" w:rsidP="00ED0FE2">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239F37B9" w14:textId="77777777" w:rsidR="00C8473A" w:rsidRPr="00672A6A"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2E297E9D" w14:textId="77777777" w:rsidR="00C8473A" w:rsidRPr="00672A6A" w:rsidRDefault="00C8473A" w:rsidP="00ED0FE2">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8473A" w:rsidRPr="00672A6A" w14:paraId="74036F62" w14:textId="77777777" w:rsidTr="00ED0FE2">
        <w:tc>
          <w:tcPr>
            <w:tcW w:w="968" w:type="dxa"/>
            <w:tcBorders>
              <w:bottom w:val="single" w:sz="4" w:space="0" w:color="auto"/>
            </w:tcBorders>
          </w:tcPr>
          <w:p w14:paraId="3C9EBAD2" w14:textId="77777777" w:rsidR="00C8473A" w:rsidRPr="00672A6A"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3071D811" w14:textId="77777777" w:rsidR="00C8473A" w:rsidRPr="00672A6A" w:rsidRDefault="00C8473A" w:rsidP="00ED0FE2">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1A7ACC7C" w14:textId="77777777" w:rsidR="00C8473A" w:rsidRPr="00672A6A" w:rsidRDefault="00C8473A" w:rsidP="00ED0FE2">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63"/>
            </w:r>
          </w:p>
        </w:tc>
      </w:tr>
    </w:tbl>
    <w:p w14:paraId="42D50799" w14:textId="77777777" w:rsidR="00C8473A" w:rsidRDefault="00C8473A" w:rsidP="00C8473A">
      <w:pPr>
        <w:pStyle w:val="ParagraphNormal"/>
        <w:ind w:firstLine="0"/>
        <w:rPr>
          <w:rFonts w:cs="Linux Libertine"/>
          <w:color w:val="00B050"/>
          <w:lang w:val="en-US"/>
        </w:rPr>
      </w:pPr>
    </w:p>
    <w:p w14:paraId="0191624F" w14:textId="77777777" w:rsidR="00C8473A" w:rsidRDefault="00C8473A" w:rsidP="00C8473A">
      <w:pPr>
        <w:pStyle w:val="ParagraphNormal"/>
        <w:rPr>
          <w:rFonts w:cs="Linux Libertine"/>
          <w:lang w:val="en-US"/>
        </w:rPr>
      </w:pPr>
      <w:r w:rsidRPr="00672A6A">
        <w:rPr>
          <w:rFonts w:cs="Linux Libertine"/>
          <w:lang w:val="en-US" w:eastAsia="en-GB" w:bidi="ar-SA"/>
        </w:rPr>
        <w:lastRenderedPageBreak/>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64"/>
      </w:r>
      <w:r w:rsidRPr="00672A6A">
        <w:rPr>
          <w:rFonts w:cs="Linux Libertine"/>
          <w:lang w:val="en-US"/>
        </w:rPr>
        <w:t xml:space="preserve">  </w:t>
      </w:r>
    </w:p>
    <w:p w14:paraId="47ABB07E" w14:textId="5647227D" w:rsidR="00C8473A" w:rsidRDefault="00C8473A" w:rsidP="00C8473A">
      <w:pPr>
        <w:pStyle w:val="ParagraphNormal"/>
        <w:rPr>
          <w:rFonts w:cs="Linux Libertine"/>
          <w:lang w:val="en-US"/>
        </w:rPr>
      </w:pPr>
      <w:r>
        <w:rPr>
          <w:rFonts w:cs="Linux Libertine"/>
          <w:lang w:val="en-US"/>
        </w:rPr>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65"/>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26799241" w14:textId="04E61E74" w:rsidR="00C8473A" w:rsidRPr="00C8473A" w:rsidRDefault="00C8473A" w:rsidP="00C8473A">
      <w:pPr>
        <w:pStyle w:val="ParagraphNormal"/>
        <w:ind w:left="108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66"/>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C8473A">
      <w:pPr>
        <w:pStyle w:val="ParagraphNormal"/>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67"/>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w:t>
      </w:r>
      <w:r w:rsidRPr="00672A6A">
        <w:rPr>
          <w:rFonts w:cs="Linux Libertine"/>
          <w:color w:val="00B050"/>
          <w:lang w:val="en-US"/>
        </w:rPr>
        <w:lastRenderedPageBreak/>
        <w:t>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68"/>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Default="009C7DB5" w:rsidP="00E3763D">
      <w:pPr>
        <w:pStyle w:val="ParagraphNormal"/>
        <w:rPr>
          <w:rFonts w:cs="Linux Libertine"/>
          <w:lang w:val="en-US"/>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w:t>
      </w:r>
      <w:r w:rsidRPr="00672A6A">
        <w:rPr>
          <w:rFonts w:cs="Linux Libertine"/>
          <w:szCs w:val="24"/>
          <w:lang w:val="en-US" w:eastAsia="en-GB" w:bidi="ar-SA"/>
          <w14:ligatures w14:val="none"/>
          <w14:numSpacing w14:val="default"/>
        </w:rPr>
        <w:lastRenderedPageBreak/>
        <w:t>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69"/>
      </w:r>
      <w:r w:rsidRPr="00672A6A">
        <w:rPr>
          <w:rFonts w:cs="Linux Libertine"/>
          <w:lang w:val="en-US"/>
        </w:rPr>
        <w:t xml:space="preserve"> Meanwhile, Meiliana herself was sentenced to 18 months in prison.</w:t>
      </w:r>
    </w:p>
    <w:p w14:paraId="071C318F" w14:textId="77777777" w:rsidR="00C8473A" w:rsidRPr="00E3763D" w:rsidRDefault="00C8473A" w:rsidP="00E3763D">
      <w:pPr>
        <w:pStyle w:val="ParagraphNormal"/>
        <w:rPr>
          <w:rFonts w:cs="Linux Libertine"/>
          <w:szCs w:val="24"/>
          <w:lang w:val="en-US" w:eastAsia="en-GB" w:bidi="ar-SA"/>
          <w14:ligatures w14:val="none"/>
          <w14:numSpacing w14:val="default"/>
        </w:rPr>
      </w:pP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55C873AE"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060ABCE5" w:rsidR="00E3763D" w:rsidRDefault="008A2AB1" w:rsidP="00E3763D">
      <w:pPr>
        <w:spacing w:line="360" w:lineRule="auto"/>
        <w:ind w:firstLine="720"/>
        <w:jc w:val="both"/>
        <w:rPr>
          <w:rFonts w:cs="Linux Libertine"/>
        </w:rPr>
      </w:pPr>
      <w:r w:rsidRPr="00672A6A">
        <w:rPr>
          <w:rFonts w:cs="Linux Libertine"/>
        </w:rPr>
        <w:lastRenderedPageBreak/>
        <w:t xml:space="preserve">The study then utilizes correlation analysis to identify the factors and actors influencing the enforcement of the anti-blasphemy law and its impact on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lastRenderedPageBreak/>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 xml:space="preserve">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w:t>
      </w:r>
      <w:r w:rsidRPr="00672A6A">
        <w:rPr>
          <w:rFonts w:cs="Linux Libertine"/>
          <w:lang w:val="en-US"/>
        </w:rPr>
        <w:lastRenderedPageBreak/>
        <w:t>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5C6EB6CD" w14:textId="77777777" w:rsidR="00C8473A" w:rsidRDefault="00441CCC" w:rsidP="00D043F5">
      <w:pPr>
        <w:pStyle w:val="Heading1"/>
        <w:rPr>
          <w:rFonts w:cs="Linux Libertine"/>
        </w:rPr>
      </w:pPr>
      <w:r w:rsidRPr="00672A6A">
        <w:rPr>
          <w:rFonts w:cs="Linux Libertine"/>
        </w:rPr>
        <w:t xml:space="preserve">DEVELOPMENT OF </w:t>
      </w:r>
      <w:r w:rsidR="000F720D" w:rsidRPr="00672A6A">
        <w:rPr>
          <w:rFonts w:cs="Linux Libertine"/>
        </w:rPr>
        <w:t xml:space="preserve">THE </w:t>
      </w:r>
      <w:r w:rsidR="003C7864">
        <w:rPr>
          <w:rFonts w:cs="Linux Libertine"/>
        </w:rPr>
        <w:t xml:space="preserve">INDONESIA’S </w:t>
      </w:r>
      <w:r w:rsidRPr="00672A6A">
        <w:rPr>
          <w:rFonts w:cs="Linux Libertine"/>
        </w:rPr>
        <w:t xml:space="preserve">ANTI-BLASPHEMY LAW </w:t>
      </w:r>
      <w:r w:rsidR="00C8473A">
        <w:rPr>
          <w:rFonts w:cs="Linux Libertine"/>
        </w:rPr>
        <w:t xml:space="preserve">UNDER THE RULE OF LAW </w:t>
      </w:r>
    </w:p>
    <w:p w14:paraId="12344C8B" w14:textId="32E6D463" w:rsidR="00441CCC" w:rsidRPr="00672A6A" w:rsidRDefault="000F720D" w:rsidP="00D043F5">
      <w:pPr>
        <w:pStyle w:val="Heading1"/>
        <w:rPr>
          <w:rFonts w:cs="Linux Libertine"/>
        </w:rPr>
      </w:pPr>
      <w:r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6238F338" w14:textId="77777777" w:rsidR="00F10F58" w:rsidRPr="00D02C1C" w:rsidRDefault="00F10F58" w:rsidP="00DC0B47">
      <w:pPr>
        <w:spacing w:line="360" w:lineRule="auto"/>
        <w:jc w:val="both"/>
        <w:rPr>
          <w:rFonts w:cs="Linux Libertine"/>
          <w:b/>
          <w:bCs/>
          <w:color w:val="FF0000"/>
        </w:rPr>
      </w:pP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5ADD6541" w:rsidR="00F257F5" w:rsidRPr="00F257F5" w:rsidRDefault="00C120A6" w:rsidP="00F257F5">
      <w:pPr>
        <w:pStyle w:val="ParagraphNormal"/>
        <w:rPr>
          <w:color w:val="FF0000"/>
        </w:rPr>
      </w:pPr>
      <w:r w:rsidRPr="00C120A6">
        <w:rPr>
          <w:color w:val="FF0000"/>
        </w:rPr>
        <w:t>The scope of defiling religion is extensive in Indonesia and includes:</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w:t>
      </w:r>
      <w:r w:rsidRPr="00DC748E">
        <w:rPr>
          <w:rFonts w:cs="Linux Libertine"/>
          <w:i/>
          <w:iCs/>
          <w:lang w:val="en-US"/>
        </w:rPr>
        <w:lastRenderedPageBreak/>
        <w:t xml:space="preserve">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lastRenderedPageBreak/>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70"/>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04A48E32" w:rsidR="00C704C4" w:rsidRPr="00245C51" w:rsidRDefault="00DC0B47" w:rsidP="00245C51">
      <w:pPr>
        <w:pStyle w:val="ParagraphNormal"/>
        <w:rPr>
          <w:rFonts w:cs="Linux Libertine"/>
          <w:lang w:val="en-US"/>
        </w:rPr>
      </w:pPr>
      <w:r w:rsidRPr="00672A6A">
        <w:rPr>
          <w:rFonts w:cs="Linux Libertine"/>
          <w:lang w:val="en-US"/>
        </w:rPr>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 xml:space="preserve">Article 156a of the Indonesian Criminal Code was applied in all blasphemy trials, and the culprits were found guilty of “issuing emotions or carrying out deeds that degraded a religion </w:t>
      </w:r>
      <w:r w:rsidR="00C704C4" w:rsidRPr="00E0754A">
        <w:lastRenderedPageBreak/>
        <w:t>in Indonesia.”</w:t>
      </w:r>
      <w:r w:rsidR="00C704C4" w:rsidRPr="00E0754A">
        <w:rPr>
          <w:rStyle w:val="FootnoteReference"/>
        </w:rPr>
        <w:footnoteReference w:id="71"/>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496D7D">
        <w:instrText xml:space="preserve"> ADDIN ZOTERO_ITEM CSL_CITATION {"citationID":"D1IAkolG","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9F6E03">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79319C58" w14:textId="461AD9D0" w:rsidR="003D0446" w:rsidRPr="003D0446" w:rsidRDefault="00F24D9E" w:rsidP="003D0446">
      <w:pPr>
        <w:pStyle w:val="ParagraphNormal"/>
        <w:rPr>
          <w:lang w:val="en-US"/>
        </w:rPr>
      </w:pPr>
      <w:r>
        <w:rPr>
          <w:lang w:val="en-US"/>
        </w:rPr>
        <w:t xml:space="preserve">Article 28 states: </w:t>
      </w:r>
    </w:p>
    <w:p w14:paraId="02607B1D" w14:textId="0F22DBD4" w:rsidR="003D0446" w:rsidRPr="003D0446" w:rsidRDefault="003D0446" w:rsidP="003D0446">
      <w:pPr>
        <w:pStyle w:val="ParagraphNormal"/>
        <w:rPr>
          <w:lang w:val="en-US"/>
        </w:rPr>
      </w:pPr>
      <w:r w:rsidRPr="003D0446">
        <w:rPr>
          <w:lang w:val="en-US"/>
        </w:rPr>
        <w:t>(1) Any Person who knowingly and without authority disseminates false and misleading information resulting in consumer loss in Electronic Transactions.</w:t>
      </w:r>
    </w:p>
    <w:p w14:paraId="04F5BACB" w14:textId="1882EEAC" w:rsidR="00F24D9E" w:rsidRDefault="003D0446" w:rsidP="003D0446">
      <w:pPr>
        <w:pStyle w:val="ParagraphNormal"/>
        <w:rPr>
          <w:lang w:val="en-US"/>
        </w:rPr>
      </w:pPr>
      <w:r w:rsidRPr="003D0446">
        <w:rPr>
          <w:lang w:val="en-US"/>
        </w:rPr>
        <w:lastRenderedPageBreak/>
        <w:t>(2) Any Person who knowingly and without authority disseminates information aimed at inflicting hatred or dissension on individuals and/or certain groups of community based on ethnic groups, religions, races, and inter-groups (SARA).</w:t>
      </w:r>
    </w:p>
    <w:p w14:paraId="18403FE7" w14:textId="03E459E1" w:rsidR="00DC0B47" w:rsidRDefault="00F24D9E" w:rsidP="00DC0B47">
      <w:pPr>
        <w:pStyle w:val="ParagraphNormal"/>
        <w:rPr>
          <w:rFonts w:cs="Linux Libertine"/>
          <w:lang w:val="en-US"/>
        </w:rPr>
      </w:pPr>
      <w:r>
        <w:rPr>
          <w:rFonts w:cs="Linux Libertine"/>
          <w:lang w:val="en-US"/>
        </w:rPr>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lastRenderedPageBreak/>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494FC590"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00496D7D">
        <w:rPr>
          <w:rFonts w:cs="Linux Libertine"/>
          <w:lang w:val="en-US"/>
        </w:rPr>
        <w:instrText xml:space="preserve"> ADDIN ZOTERO_ITEM CSL_CITATION {"citationID":"9crGL6on","properties":{"formattedCitation":"(Arato 2012)","plainCitation":"(Arato 2012)","noteIndex":0},"citationItems":[{"id":1878,"uris":["http://zotero.org/users/6396655/items/9CENEZ2X"],"itemData":{"id":1878,"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009F6E03">
        <w:rPr>
          <w:rFonts w:cs="Linux Libertine"/>
          <w:lang w:val="en-US"/>
        </w:rPr>
        <w:t>(Arato 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00496D7D">
        <w:rPr>
          <w:rFonts w:cs="Linux Libertine"/>
          <w:lang w:val="en-US"/>
        </w:rPr>
        <w:instrText xml:space="preserve"> ADDIN ZOTERO_ITEM CSL_CITATION {"citationID":"LTNXRNrT","properties":{"formattedCitation":"(Asshiddiqie 2018)","plainCitation":"(Asshiddiqie 2018)","noteIndex":0},"citationItems":[{"id":1454,"uris":["http://zotero.org/users/6396655/items/X2PF7MLK"],"itemData":{"id":1454,"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009F6E03">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 xml:space="preserve">the need for a revision of the Law on the Prevention of Blasphemy Against Religion, both within the formal framework of law and in content, in </w:t>
            </w:r>
            <w:r w:rsidRPr="006E58BD">
              <w:rPr>
                <w:rFonts w:ascii="Times New Roman" w:hAnsi="Times New Roman" w:cs="Times New Roman"/>
                <w:i/>
                <w:iCs/>
                <w:sz w:val="20"/>
                <w:szCs w:val="20"/>
              </w:rPr>
              <w:lastRenderedPageBreak/>
              <w:t>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7F8636BB" w:rsidR="00221ECF" w:rsidRDefault="00221ECF" w:rsidP="00221ECF">
      <w:pPr>
        <w:rPr>
          <w:b/>
          <w:bCs/>
        </w:rPr>
      </w:pPr>
      <w:r w:rsidRPr="00221ECF">
        <w:rPr>
          <w:b/>
          <w:bCs/>
        </w:rPr>
        <w:t>4.6.</w:t>
      </w:r>
      <w:r w:rsidR="00C8473A">
        <w:rPr>
          <w:b/>
          <w:bCs/>
        </w:rPr>
        <w:t xml:space="preserve">1 </w:t>
      </w:r>
      <w:r w:rsidRPr="00221ECF">
        <w:rPr>
          <w:b/>
          <w:bCs/>
        </w:rPr>
        <w:t>The Current Development of the ABL Degrade the Rule of Law</w:t>
      </w:r>
    </w:p>
    <w:p w14:paraId="1778890E" w14:textId="77777777" w:rsidR="00221ECF" w:rsidRPr="00221ECF" w:rsidRDefault="00221ECF" w:rsidP="00221ECF">
      <w:pPr>
        <w:rPr>
          <w:b/>
          <w:bCs/>
        </w:rPr>
      </w:pPr>
    </w:p>
    <w:p w14:paraId="6D7C48DD" w14:textId="5844CCF9" w:rsidR="00D4599E" w:rsidRDefault="00221ECF" w:rsidP="006E58BD">
      <w:pPr>
        <w:rPr>
          <w:b/>
          <w:bCs/>
        </w:rPr>
      </w:pPr>
      <w:r>
        <w:rPr>
          <w:b/>
          <w:bCs/>
        </w:rPr>
        <w:t>(</w:t>
      </w:r>
      <w:proofErr w:type="spellStart"/>
      <w:r>
        <w:rPr>
          <w:b/>
          <w:bCs/>
        </w:rPr>
        <w:t>i</w:t>
      </w:r>
      <w:proofErr w:type="spellEnd"/>
      <w:r>
        <w:rPr>
          <w:b/>
          <w:bCs/>
        </w:rPr>
        <w:t xml:space="preserve">) </w:t>
      </w:r>
      <w:r w:rsidR="003D0446" w:rsidRPr="003D0446">
        <w:rPr>
          <w:b/>
          <w:bCs/>
        </w:rPr>
        <w:t>Ambiguous norms result in a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 xml:space="preserve">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t>
      </w:r>
      <w:r>
        <w:lastRenderedPageBreak/>
        <w:t>while conducting a ritual; and (e) criticizing the teachings of religion, including criticizing other religious activities.</w:t>
      </w:r>
    </w:p>
    <w:p w14:paraId="0167A6A4" w14:textId="77777777" w:rsidR="00F257F5" w:rsidRDefault="00F257F5" w:rsidP="00F257F5">
      <w:pPr>
        <w:pStyle w:val="ParagraphNormal"/>
      </w:pPr>
      <w:r>
        <w:t>The lack of specific definitions regarding the scope of the action or utterance of "blasphemy" shows that "blasphemy" will continue to be interpreted broadly, without clarity, and subjectively by law enforcement officers. This law will find it 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062A6939"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72"/>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ptOd1Www","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w:t>
      </w:r>
      <w:r w:rsidRPr="00E0754A">
        <w:lastRenderedPageBreak/>
        <w:t>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73"/>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74"/>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3F8858E6" w:rsidR="00221ECF" w:rsidRPr="00672A6A" w:rsidRDefault="00221ECF" w:rsidP="00221ECF">
      <w:pPr>
        <w:pStyle w:val="Heading3"/>
        <w:rPr>
          <w:rFonts w:cs="Linux Libertine"/>
        </w:rPr>
      </w:pPr>
      <w:r>
        <w:rPr>
          <w:rFonts w:cs="Linux Libertine"/>
        </w:rPr>
        <w:t xml:space="preserve">(ii) </w:t>
      </w:r>
      <w:r w:rsidR="003D0446" w:rsidRPr="003D0446">
        <w:rPr>
          <w:rFonts w:cs="Linux Libertine"/>
        </w:rPr>
        <w:t>Godly nationalism may threaten the supremacy of law.</w:t>
      </w:r>
    </w:p>
    <w:p w14:paraId="340DA31D" w14:textId="07891A4A"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00496D7D">
        <w:rPr>
          <w:rFonts w:cs="Linux Libertine"/>
          <w:lang w:val="en-US"/>
        </w:rPr>
        <w:instrText xml:space="preserve"> ADDIN ZOTERO_ITEM CSL_CITATION {"citationID":"LJKQ95ps","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4)</w:t>
      </w:r>
      <w:r w:rsidRPr="00672A6A">
        <w:rPr>
          <w:rFonts w:cs="Linux Libertine"/>
          <w:lang w:val="en-US"/>
        </w:rPr>
        <w:fldChar w:fldCharType="end"/>
      </w:r>
      <w:r w:rsidRPr="00672A6A">
        <w:rPr>
          <w:rFonts w:cs="Linux Libertine"/>
          <w:lang w:val="en-US"/>
        </w:rPr>
        <w:t xml:space="preserve"> in his study argues that Godly nationalism that is upheld in Indonesia </w:t>
      </w:r>
      <w:r w:rsidRPr="00672A6A">
        <w:rPr>
          <w:rFonts w:cs="Linux Libertine"/>
          <w:lang w:val="en-US"/>
        </w:rPr>
        <w:lastRenderedPageBreak/>
        <w:t xml:space="preserve">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75"/>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6C250D09"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00496D7D">
        <w:rPr>
          <w:rFonts w:cs="Linux Libertine"/>
          <w:lang w:val="en-US"/>
        </w:rPr>
        <w:instrText xml:space="preserve"> ADDIN ZOTERO_ITEM CSL_CITATION {"citationID":"PTR9MtP4","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w:t>
      </w:r>
      <w:r w:rsidRPr="00672A6A">
        <w:rPr>
          <w:rFonts w:cs="Linux Libertine"/>
          <w:lang w:val="en-US"/>
        </w:rPr>
        <w:lastRenderedPageBreak/>
        <w:t xml:space="preserve">faiths from intolerant acts or remarks that degrade their sanctity. The Soeharto Administration maintained the BL during the period of the new order because he desired national stability and wished to avoid horizontal confrontations 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76"/>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w:t>
      </w:r>
      <w:r w:rsidRPr="00672A6A">
        <w:rPr>
          <w:rFonts w:cs="Linux Libertine"/>
          <w:color w:val="252525"/>
          <w:szCs w:val="24"/>
          <w:lang w:val="en-US" w:eastAsia="en-GB" w:bidi="ar-SA"/>
          <w14:ligatures w14:val="none"/>
          <w14:numSpacing w14:val="default"/>
        </w:rPr>
        <w:lastRenderedPageBreak/>
        <w:t>(p. 12). When charges of blasphemy are 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t xml:space="preserve">4.6.2  </w:t>
      </w:r>
      <w:r w:rsidR="00221ECF">
        <w:rPr>
          <w:rFonts w:cs="Linux Libertine"/>
          <w:b/>
          <w:bCs/>
          <w:lang w:val="en-US"/>
        </w:rPr>
        <w:t>The impact of the ABL’s Development on Enjoyment of Human Rights.</w:t>
      </w:r>
    </w:p>
    <w:p w14:paraId="43E146E2" w14:textId="6FB0104D"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r w:rsidR="003D0446" w:rsidRPr="003D0446">
        <w:rPr>
          <w:rFonts w:cs="Linux Libertine"/>
          <w:b/>
          <w:bCs/>
          <w:lang w:val="en-US"/>
        </w:rPr>
        <w:t>The threat to religious freedom rights continues to persist.</w:t>
      </w:r>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lastRenderedPageBreak/>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w:t>
      </w:r>
      <w:r w:rsidRPr="00F257F5">
        <w:rPr>
          <w:rFonts w:cs="Linux Libertine"/>
          <w:color w:val="FF0000"/>
          <w:lang w:val="en-US"/>
        </w:rPr>
        <w:lastRenderedPageBreak/>
        <w:t xml:space="preserve">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4256AF5A" w14:textId="77777777" w:rsidR="003D0446" w:rsidRDefault="00221ECF" w:rsidP="003D0446">
      <w:pPr>
        <w:pStyle w:val="ParagraphNormal"/>
        <w:ind w:firstLine="0"/>
        <w:rPr>
          <w:rFonts w:cs="Linux Libertine"/>
          <w:b/>
          <w:bCs/>
          <w:color w:val="FF0000"/>
          <w:lang w:val="en-US"/>
        </w:rPr>
      </w:pPr>
      <w:r>
        <w:rPr>
          <w:rFonts w:cs="Linux Libertine"/>
          <w:b/>
          <w:bCs/>
          <w:color w:val="FF0000"/>
          <w:lang w:val="en-US"/>
        </w:rPr>
        <w:t>(ii)</w:t>
      </w:r>
      <w:r w:rsidR="003D0446" w:rsidRPr="003D0446">
        <w:t xml:space="preserve"> </w:t>
      </w:r>
      <w:r w:rsidR="003D0446" w:rsidRPr="003D0446">
        <w:rPr>
          <w:rFonts w:cs="Linux Libertine"/>
          <w:b/>
          <w:bCs/>
          <w:color w:val="FF0000"/>
          <w:lang w:val="en-US"/>
        </w:rPr>
        <w:t>Targeting religious minorities</w:t>
      </w:r>
    </w:p>
    <w:p w14:paraId="2CEA1BDF" w14:textId="60128A76" w:rsidR="00D4599E" w:rsidRDefault="00F257F5" w:rsidP="003D0446">
      <w:pPr>
        <w:pStyle w:val="ParagraphNormal"/>
        <w:ind w:firstLine="0"/>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tab/>
      </w:r>
      <w:r w:rsidR="00F257F5" w:rsidRPr="00F257F5">
        <w:t xml:space="preserve">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w:t>
      </w:r>
      <w:r w:rsidR="00F257F5" w:rsidRPr="00F257F5">
        <w:lastRenderedPageBreak/>
        <w:t>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 xml:space="preserve">In conclusion, unlike the rule of law principle, which demands that no individual or group should receive special protection based on their religion, the ABL comprises </w:t>
      </w:r>
      <w:r w:rsidRPr="00F257F5">
        <w:lastRenderedPageBreak/>
        <w:t>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77"/>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incitement to discrimination, hatred, or violence."</w:t>
      </w:r>
      <w:r>
        <w:rPr>
          <w:rStyle w:val="FootnoteReference"/>
          <w:color w:val="FF0000"/>
        </w:rPr>
        <w:footnoteReference w:id="78"/>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w:t>
      </w:r>
      <w:r w:rsidRPr="00F257F5">
        <w:rPr>
          <w:color w:val="FF0000"/>
        </w:rPr>
        <w:lastRenderedPageBreak/>
        <w:t>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79"/>
      </w:r>
      <w:r w:rsidRPr="00F257F5">
        <w:rPr>
          <w:color w:val="FF0000"/>
        </w:rPr>
        <w:t xml:space="preserve"> ruled that protecting the right not to offend others' religious sensibilities was a reasonable objective.</w:t>
      </w:r>
      <w:r>
        <w:rPr>
          <w:rStyle w:val="FootnoteReference"/>
          <w:color w:val="FF0000"/>
        </w:rPr>
        <w:footnoteReference w:id="80"/>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7CE9FC0A"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00496D7D">
        <w:instrText xml:space="preserve"> ADDIN ZOTERO_ITEM CSL_CITATION {"citationID":"FoveL1is","properties":{"formattedCitation":"(Shepherd 2017)","plainCitation":"(Shepherd 2017)","noteIndex":0},"citationItems":[{"id":1907,"uris":["http://zotero.org/users/6396655/items/BIRFQNHT"],"itemData":{"id":1907,"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009F6E03">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human rights. This means treating everyone equally regardless of colour, religion, gender, or other factors </w:t>
      </w:r>
      <w:r w:rsidRPr="00E0754A">
        <w:fldChar w:fldCharType="begin"/>
      </w:r>
      <w:r w:rsidR="00496D7D">
        <w:instrText xml:space="preserve"> ADDIN ZOTERO_ITEM CSL_CITATION {"citationID":"xRrRtGtA","properties":{"formattedCitation":"(Bielefeldt 2012)","plainCitation":"(Bielefeldt 2012)","noteIndex":0},"citationItems":[{"id":2100,"uris":["http://zotero.org/users/6396655/items/Q3JE9GTN"],"itemData":{"id":2100,"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009F6E03">
        <w:rPr>
          <w:rFonts w:cs="Linux Libertine"/>
        </w:rPr>
        <w:t>(Bielefeldt 2012)</w:t>
      </w:r>
      <w:r w:rsidRPr="00E0754A">
        <w:fldChar w:fldCharType="end"/>
      </w:r>
      <w:r w:rsidRPr="00E0754A">
        <w:t>.</w:t>
      </w:r>
      <w:r w:rsidRPr="00E0754A">
        <w:rPr>
          <w:rStyle w:val="FootnoteReference"/>
        </w:rPr>
        <w:t xml:space="preserve"> </w:t>
      </w:r>
    </w:p>
    <w:p w14:paraId="3C2D9F4A" w14:textId="08BBB257"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81"/>
      </w:r>
      <w:r w:rsidRPr="00E0754A">
        <w:t xml:space="preserve">  The only individual who may be accused with hate speech is a leader who purposefully incites his audience to attack another person based on their hatred of his religion or </w:t>
      </w:r>
      <w:r w:rsidRPr="00E0754A">
        <w:lastRenderedPageBreak/>
        <w:t xml:space="preserve">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00496D7D">
        <w:instrText xml:space="preserve"> ADDIN ZOTERO_ITEM CSL_CITATION {"citationID":"cPVzes8g","properties":{"formattedCitation":"(Crouch 2011)","plainCitation":"(Crouch 2011)","noteIndex":0},"citationItems":[{"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009F6E03">
        <w:rPr>
          <w:rFonts w:cs="Linux Libertine"/>
        </w:rPr>
        <w:t>(Crouch 2011)</w:t>
      </w:r>
      <w:r w:rsidRPr="00E0754A">
        <w:fldChar w:fldCharType="end"/>
      </w:r>
      <w:r w:rsidRPr="00E0754A">
        <w:t>.</w:t>
      </w:r>
    </w:p>
    <w:p w14:paraId="0DCFDA8B" w14:textId="162114B0" w:rsidR="006E58BD" w:rsidRDefault="001C3216" w:rsidP="006E58BD">
      <w:pPr>
        <w:pStyle w:val="ParagraphNormal"/>
      </w:pPr>
      <w:r w:rsidRPr="001C3216">
        <w:rPr>
          <w:rFonts w:cs="Linux Libertine"/>
          <w:color w:val="FF0000"/>
          <w:lang w:val="en-US"/>
        </w:rPr>
        <w:t>From a legal and political perspective, the CCIR’s emphasis on the constitutionality of the flawed ABL in Indonesia has ignored the essential principle of non-discrimination. The CCIR contends that if a limitation on religious expression is enacted by law, then the limitation is reasonable, regardless of whether or not it results in discriminatory treatment of certain religious groups.</w:t>
      </w:r>
      <w:r w:rsidR="006E58BD" w:rsidRPr="00D4599E">
        <w:rPr>
          <w:rStyle w:val="FootnoteReference"/>
          <w:rFonts w:cs="Linux Libertine"/>
          <w:color w:val="FF0000"/>
          <w:lang w:val="en-US"/>
        </w:rPr>
        <w:footnoteReference w:id="82"/>
      </w:r>
      <w:r w:rsidR="006E58BD"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law. There were also demonstrations in front of the courtroom. The Court failed to educate the public on the significance of respecting the freedom of every person to choose, embrace, and believe in their own religions and/or beliefs without interference from any party, including the state.</w:t>
      </w:r>
    </w:p>
    <w:p w14:paraId="7D98F7ED" w14:textId="4653A4EF"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w:t>
      </w:r>
      <w:r w:rsidRPr="00672A6A">
        <w:rPr>
          <w:rFonts w:cs="Linux Libertine"/>
          <w:lang w:val="en-US"/>
        </w:rPr>
        <w:lastRenderedPageBreak/>
        <w:t xml:space="preserve">No.22, namely, the legitimacy test, the necessity test, the proportionality test, and the non-discrimination test, are not considered by the CCIR </w:t>
      </w:r>
      <w:r w:rsidRPr="00672A6A">
        <w:rPr>
          <w:rFonts w:cs="Linux Libertine"/>
          <w:lang w:val="en-US"/>
        </w:rPr>
        <w:fldChar w:fldCharType="begin"/>
      </w:r>
      <w:r w:rsidR="00496D7D">
        <w:rPr>
          <w:rFonts w:cs="Linux Libertine"/>
          <w:lang w:val="en-US"/>
        </w:rPr>
        <w:instrText xml:space="preserve"> ADDIN ZOTERO_ITEM CSL_CITATION {"citationID":"jyHHZ9Ue","properties":{"formattedCitation":"(W. Durham 2011)","plainCitation":"(W. Durham 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009F6E03">
        <w:rPr>
          <w:rFonts w:cs="Linux Libertine"/>
          <w:lang w:val="en-US"/>
        </w:rPr>
        <w:t>(W. Durham 2011)</w:t>
      </w:r>
      <w:r w:rsidRPr="00672A6A">
        <w:rPr>
          <w:rFonts w:cs="Linux Libertine"/>
          <w:lang w:val="en-US"/>
        </w:rPr>
        <w:fldChar w:fldCharType="end"/>
      </w:r>
      <w:r w:rsidRPr="00672A6A">
        <w:rPr>
          <w:rFonts w:cs="Linux Libertine"/>
          <w:lang w:val="en-US"/>
        </w:rPr>
        <w:t>.</w:t>
      </w:r>
    </w:p>
    <w:p w14:paraId="706C39FA" w14:textId="0A53FB73"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00496D7D">
        <w:rPr>
          <w:rFonts w:cs="Linux Libertine"/>
          <w:lang w:val="en-US"/>
        </w:rPr>
        <w:instrText xml:space="preserve"> ADDIN ZOTERO_ITEM CSL_CITATION {"citationID":"sPioZAZp","properties":{"formattedCitation":"(2011)","plainCitation":"(2011)","noteIndex":0},"citationItems":[{"id":1491,"uris":["http://zotero.org/users/6396655/items/MWJZRQKQ"],"itemData":{"id":1491,"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009F6E03">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4036A4B6"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83"/>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00496D7D">
        <w:rPr>
          <w:rFonts w:cs="Linux Libertine"/>
          <w:lang w:val="en-US"/>
        </w:rPr>
        <w:instrText xml:space="preserve"> ADDIN ZOTERO_ITEM CSL_CITATION {"citationID":"kdw0ewOq","properties":{"formattedCitation":"(Tehusijarana 2018)","plainCitation":"(Tehusijarana 2018)","noteIndex":0},"citationItems":[{"id":1893,"uris":["http://zotero.org/users/6396655/items/KERL8G2Q"],"itemData":{"id":1893,"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009F6E03">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14F5E9B6" w:rsidR="00162E8A" w:rsidRPr="00E0754A" w:rsidRDefault="00162E8A" w:rsidP="00162E8A">
      <w:pPr>
        <w:pStyle w:val="ParagraphNormal"/>
        <w:rPr>
          <w:cs/>
        </w:rPr>
      </w:pPr>
      <w:r w:rsidRPr="00E0754A">
        <w:lastRenderedPageBreak/>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00496D7D">
        <w:instrText xml:space="preserve"> ADDIN ZOTERO_ITEM CSL_CITATION {"citationID":"zXnKfla7","properties":{"formattedCitation":"(Henkin 2009)","plainCitation":"(Henkin 2009)","noteIndex":0},"citationItems":[{"id":1453,"uris":["http://zotero.org/users/6396655/items/PQMB5JA4"],"itemData":{"id":1453,"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009F6E03">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00496D7D">
        <w:instrText xml:space="preserve"> ADDIN ZOTERO_ITEM CSL_CITATION {"citationID":"UYZ6Uhwt","properties":{"formattedCitation":"(Eddyono 2016)","plainCitation":"(Eddyono 2016)","noteIndex":0},"citationItems":[{"id":1886,"uris":["http://zotero.org/users/6396655/items/3LPJS4V5"],"itemData":{"id":1886,"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009F6E03">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84"/>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85"/>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lastRenderedPageBreak/>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t>
      </w:r>
      <w:r w:rsidRPr="00672A6A">
        <w:rPr>
          <w:rFonts w:cs="Linux Libertine"/>
          <w:lang w:val="en-US"/>
        </w:rPr>
        <w:lastRenderedPageBreak/>
        <w:t xml:space="preserve">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569DB1FC" w14:textId="77777777" w:rsidR="001C3216" w:rsidRPr="001C3216" w:rsidRDefault="003C7864" w:rsidP="001C3216">
      <w:pPr>
        <w:spacing w:line="360" w:lineRule="auto"/>
        <w:jc w:val="both"/>
        <w:rPr>
          <w:rFonts w:cs="Linux Libertine"/>
          <w:color w:val="FF0000"/>
        </w:rPr>
      </w:pPr>
      <w:r w:rsidRPr="003C7864">
        <w:rPr>
          <w:rFonts w:cs="Linux Libertine"/>
          <w:color w:val="FF0000"/>
        </w:rPr>
        <w:tab/>
      </w:r>
      <w:r w:rsidR="001C3216" w:rsidRPr="001C3216">
        <w:rPr>
          <w:rFonts w:cs="Linux Libertine"/>
          <w:color w:val="FF0000"/>
        </w:rPr>
        <w:t>The current development of Indonesia's ABL, especially during the era of Joko Widodo, has increasingly undermined the principle of the rule of law. The principle of the rule of law requires law to be supreme, which necessitates precise and clear laws that cannot be achieved under the ABL regime, which contains ambiguous provisions that have yet to be revised or even maintained with the approval of the EIT Law in 2008 and its amendment in 2016.</w:t>
      </w:r>
    </w:p>
    <w:p w14:paraId="5A22FF2D" w14:textId="7AC1EE5B" w:rsidR="003C7864" w:rsidRDefault="001C3216" w:rsidP="00C8473A">
      <w:pPr>
        <w:spacing w:line="360" w:lineRule="auto"/>
        <w:ind w:firstLine="720"/>
        <w:jc w:val="both"/>
        <w:rPr>
          <w:rFonts w:cs="Linux Libertine"/>
          <w:color w:val="FF0000"/>
        </w:rPr>
      </w:pPr>
      <w:r w:rsidRPr="001C3216">
        <w:rPr>
          <w:rFonts w:cs="Linux Libertine"/>
          <w:color w:val="FF0000"/>
        </w:rPr>
        <w:t>Upholding the rule of law means giving optimal respect for the human rights of citizens. The Constitutional Court, expected to be a human rights protector, failed to annul the discriminatory provisions of the ABL. The ABL, which provides primary protection for orthodox religions and targets new religions or traditional beliefs or non-religious beliefs, was not deemed discriminatory by the Constitutional Court as a norm that could damage the constitutionality of a Law. The inability of the Constitutional Court to distinguish between the internal and external aspects of freedom of religion and its failure to incorporate the principle of non-discrimination in limiting the right to practice religion in external spaces indicates that the Court does not fully understand the norms of international human rights law. Though the Court has been able to effectively adopt the principle of non-discrimination in other cases, such as when it invalidated an article in the Citizenship Law that prohibited citizens from indicating their "belief" on their identification card, it did not consider the principle of non-discrimination as violated by the Anti-Blasphemy Law when it was reviewed. The pressure from hardline Islamic groups and strong government support for upholding the Anti-Blasphemy Law during the trial indicate that the Court's independence is being questioned.</w:t>
      </w:r>
    </w:p>
    <w:p w14:paraId="5E396304" w14:textId="4E5157ED" w:rsidR="003C7864" w:rsidRPr="003C7864" w:rsidRDefault="001C3216" w:rsidP="003C7864">
      <w:pPr>
        <w:spacing w:line="360" w:lineRule="auto"/>
        <w:ind w:firstLine="720"/>
        <w:jc w:val="both"/>
        <w:rPr>
          <w:rFonts w:cs="Linux Libertine"/>
          <w:color w:val="FF0000"/>
        </w:rPr>
      </w:pPr>
      <w:r w:rsidRPr="001C3216">
        <w:rPr>
          <w:rFonts w:cs="Linux Libertine"/>
          <w:color w:val="FF0000"/>
        </w:rPr>
        <w:t xml:space="preserve">Furthermore, the Constitutional Court has also disregarded the principle of legitimate and proportionate limitations. The ABL is continually being used to criminalize any act or statement that contains an interpretation of religious teachings that differs from orthodox religion or an urging to not follow a religion, which could </w:t>
      </w:r>
      <w:r w:rsidRPr="001C3216">
        <w:rPr>
          <w:rFonts w:cs="Linux Libertine"/>
          <w:color w:val="FF0000"/>
        </w:rPr>
        <w:lastRenderedPageBreak/>
        <w:t>be stigmatized as a deviant religious teaching and subject the perpetrator to criminal charges. This indicates that the development of the Anti-Blasphemy Law's legal and political aspect is moving in the opposite direction to the principles of the rule of law and degrading human rights.</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07F5873E" w:rsidR="006A2A0F" w:rsidRDefault="006A2A0F" w:rsidP="006A2A0F">
      <w:pPr>
        <w:pStyle w:val="ParagraphafSubheader"/>
        <w:ind w:firstLine="540"/>
        <w:rPr>
          <w:rFonts w:cs="Linux Libertine"/>
        </w:rPr>
      </w:pPr>
      <w:r w:rsidRPr="00672A6A">
        <w:rPr>
          <w:rFonts w:cs="Linux Libertine"/>
        </w:rPr>
        <w:t xml:space="preserve">Several publications on Indonesia's anti-blasphemy legislation have highlighted normative legal study throughout the past decade </w:t>
      </w:r>
      <w:r w:rsidRPr="00672A6A">
        <w:rPr>
          <w:rFonts w:cs="Linux Libertine"/>
        </w:rPr>
        <w:fldChar w:fldCharType="begin"/>
      </w:r>
      <w:r w:rsidR="00496D7D">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443,"uris":["http://zotero.org/users/6396655/items/ZZFFLSGP"],"itemData":{"id":1443,"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1492,"uris":["http://zotero.org/users/6396655/items/FJD673VN"],"itemData":{"id":1492,"type":"article-journal","container-title":"Asian Journal of Comparative Law","DOI":"10.1017/s2194607800000582","page":"1-46","title":"Law and Religion in Indonesia: The Constitutional Court and the Blasphemy Law","volume":"7","author":[{"family":"Crouch","given":"Melissa A"}],"issued":{"date-parts":[["2011"]]}}},{"id":1425,"uris":["http://zotero.org/users/6396655/items/9P7C6C9Z"],"itemData":{"id":1425,"type":"book","publisher":"United States Commission on International Religious Freedom","title":"Respecting Rights?: Measuring the World's Blasphemy Laws","URL":"https://books.google.co.id/books?id=35RsswEACAAJ","author":[{"family":"Fiss","given":"J."},{"family":"Kestenbaum","given":"J.G."}],"issued":{"date-parts":[["2017"]]}}},{"id":1444,"uris":["http://zotero.org/users/6396655/items/YVQ7UJUY"],"itemData":{"id":1444,"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009F6E03" w:rsidRPr="009F6E03">
        <w:rPr>
          <w:rFonts w:cs="Linux Libertine"/>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w:t>
      </w:r>
      <w:r w:rsidR="00C75C62">
        <w:rPr>
          <w:rFonts w:cs="Linux Libertine"/>
        </w:rPr>
        <w:t>l</w:t>
      </w:r>
      <w:r w:rsidRPr="00672A6A">
        <w:rPr>
          <w:rFonts w:cs="Linux Libertine"/>
        </w:rPr>
        <w:t xml:space="preserve">egislation </w:t>
      </w:r>
      <w:r w:rsidR="00C75C62">
        <w:rPr>
          <w:rFonts w:cs="Linux Libertine"/>
        </w:rPr>
        <w:t>a</w:t>
      </w:r>
      <w:r w:rsidRPr="00672A6A">
        <w:rPr>
          <w:rFonts w:cs="Linux Libertine"/>
        </w:rPr>
        <w:t xml:space="preserve">gainst </w:t>
      </w:r>
      <w:r w:rsidR="00C75C62">
        <w:rPr>
          <w:rFonts w:cs="Linux Libertine"/>
        </w:rPr>
        <w:t>b</w:t>
      </w:r>
      <w:r w:rsidRPr="00672A6A">
        <w:rPr>
          <w:rFonts w:cs="Linux Libertine"/>
        </w:rPr>
        <w:t xml:space="preserve">lasphemy of </w:t>
      </w:r>
      <w:r w:rsidR="00C75C62">
        <w:rPr>
          <w:rFonts w:cs="Linux Libertine"/>
        </w:rPr>
        <w:t>r</w:t>
      </w:r>
      <w:r w:rsidRPr="00672A6A">
        <w:rPr>
          <w:rFonts w:cs="Linux Libertine"/>
        </w:rPr>
        <w:t xml:space="preserve">eligion, where the substance is inconsistent with international human rights law, resulting in discriminatory treatment of minority religious groups and a danger to religious liberty. </w:t>
      </w:r>
    </w:p>
    <w:p w14:paraId="2B63C275" w14:textId="177053B7" w:rsidR="001F5938" w:rsidRPr="00672A6A" w:rsidRDefault="001F5938" w:rsidP="00C75C62">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r w:rsidR="00C75C62">
        <w:rPr>
          <w:rFonts w:cs="Linux Libertine"/>
        </w:rPr>
        <w:t xml:space="preserve"> </w:t>
      </w: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550B37CE" w14:textId="77777777" w:rsidR="00C75C62" w:rsidRDefault="001F5938" w:rsidP="00C75C62">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advocacy groups have been instrumental in raising awareness about the negative impact of these laws on human rights and freedom of expression. For example, Amnesty International has called for the repeal of blasphemy laws worldwide, stating that they </w:t>
      </w:r>
      <w:r w:rsidRPr="00672A6A">
        <w:rPr>
          <w:rFonts w:cs="Linux Libertine"/>
        </w:rPr>
        <w:lastRenderedPageBreak/>
        <w:t>"violate the human right to freedom of thought, conscience, and religion" (Amnesty International, 2021). Similarly, the United Nations has urged countries to review their blasphemy laws and ensure they comply with international human rights standards (United Nations, 2011).</w:t>
      </w:r>
      <w:r w:rsidR="00C75C62">
        <w:rPr>
          <w:rFonts w:cs="Linux Libertine"/>
        </w:rPr>
        <w:t xml:space="preserve"> </w:t>
      </w:r>
    </w:p>
    <w:p w14:paraId="39703602" w14:textId="0DB3662B" w:rsidR="00C8473A" w:rsidRPr="00C75C62" w:rsidRDefault="00C8473A" w:rsidP="00C75C62">
      <w:pPr>
        <w:spacing w:line="360" w:lineRule="auto"/>
        <w:ind w:firstLine="720"/>
        <w:jc w:val="both"/>
        <w:rPr>
          <w:rFonts w:cs="Linux Libertine"/>
        </w:rPr>
      </w:pPr>
      <w:r>
        <w:t>The essence of the rule of law stresses that social problems must be tackled through legal mechanisms established by law or by leaving the resolution to law enforcers, rather than by the community through vigilantism. Allowing individuals to take the law into their own hands is not only against the law but also a violation of human rights. The state, through its law enforcement system, has a primary obligation to safeguard the human rights of its citizens if they become victims of vigilante attacks or any other type of violence.</w:t>
      </w:r>
      <w:r w:rsidR="00C75C62">
        <w:t xml:space="preserve"> </w:t>
      </w:r>
      <w:r>
        <w:t xml:space="preserve">Article 1 paragraph 3 of the Indonesian Constitution states that "the State of Indonesia is a state based on the rule of law." However, in enforcing the ABL, there has been a noticeable phenomenon of vigilante justice or "Main Hakim </w:t>
      </w:r>
      <w:proofErr w:type="spellStart"/>
      <w:r>
        <w:t>Sendiri</w:t>
      </w:r>
      <w:proofErr w:type="spellEnd"/>
      <w:r>
        <w:t>" against minority groups. Vigilante justice is one of the most prominent effects of the enforcement of the ABL, and it will be the focus of examination in this chapter.</w:t>
      </w:r>
    </w:p>
    <w:p w14:paraId="1B3E3A9A" w14:textId="3049F815" w:rsidR="00C8473A" w:rsidRPr="00C75C62" w:rsidRDefault="00C8473A" w:rsidP="00C75C62">
      <w:pPr>
        <w:pStyle w:val="ParagraphNormal"/>
        <w:rPr>
          <w:color w:val="FF0000"/>
        </w:rPr>
      </w:pPr>
      <w:r>
        <w:t>Accusations of blasphemy against religious minorities, such as the Ahmadiyya, Gafatar, and Meiliana cases, have led to the occurrence of vigilantism judgments, which continue to gain public attention.</w:t>
      </w:r>
      <w:r w:rsidRPr="00E0754A">
        <w:t xml:space="preserve"> 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00496D7D">
        <w:instrText xml:space="preserve"> ADDIN ZOTERO_ITEM CSL_CITATION {"citationID":"D4sYlag0","properties":{"formattedCitation":"(Marzuki 2017)","plainCitation":"(Marzuki 2017)","noteIndex":0},"citationItems":[{"id":2042,"uris":["http://zotero.org/users/6396655/items/TDANESSR"],"itemData":{"id":2042,"type":"book","ISBN":"978-602-7985-16-2","publisher":"Prenada Media","title":"Penelitian Hukum","author":[{"family":"Marzuki","given":"Peter Mahmud"}],"issued":{"date-parts":[["2017"]]}}}],"schema":"https://github.com/citation-style-language/schema/raw/master/csl-citation.json"} </w:instrText>
      </w:r>
      <w:r w:rsidRPr="00E0754A">
        <w:fldChar w:fldCharType="separate"/>
      </w:r>
      <w:r w:rsidR="009F6E03">
        <w:rPr>
          <w:rFonts w:cs="Linux Libertine"/>
        </w:rPr>
        <w:t>(Marzuki 2017)</w:t>
      </w:r>
      <w:r w:rsidRPr="00E0754A">
        <w:fldChar w:fldCharType="end"/>
      </w:r>
      <w:r>
        <w:t xml:space="preserve">. </w:t>
      </w:r>
      <w:r w:rsidRPr="00E0754A">
        <w:t xml:space="preserve"> </w:t>
      </w:r>
      <w:r>
        <w:t>Other</w:t>
      </w:r>
      <w:r w:rsidRPr="00E0754A">
        <w:t xml:space="preserve"> </w:t>
      </w:r>
      <w:r>
        <w:t xml:space="preserve">experts focused to study </w:t>
      </w:r>
      <w:r w:rsidRPr="00E0754A">
        <w:rPr>
          <w:rStyle w:val="Emphasis"/>
          <w:color w:val="252525"/>
        </w:rPr>
        <w:t xml:space="preserve">MHS </w:t>
      </w:r>
      <w:r>
        <w:t>in relation to</w:t>
      </w:r>
      <w:r w:rsidRPr="00E0754A">
        <w:t xml:space="preserve"> perpetrator's criminal liability </w:t>
      </w:r>
      <w:r w:rsidRPr="00E0754A">
        <w:fldChar w:fldCharType="begin"/>
      </w:r>
      <w:r w:rsidR="00496D7D">
        <w:instrText xml:space="preserve"> ADDIN ZOTERO_ITEM CSL_CITATION {"citationID":"JRvQq4Ih","properties":{"formattedCitation":"(Panjaitan and Wijaya 2018; Rambe 2018)","plainCitation":"(Panjaitan and Wijaya 2018; Rambe 2018)","noteIndex":0},"citationItems":[{"id":2037,"uris":["http://zotero.org/users/6396655/items/GBRX6LSC"],"itemData":{"id":2037,"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2040,"uris":["http://zotero.org/users/6396655/items/TSFG4PRC"],"itemData":{"id":204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009F6E03">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00496D7D">
        <w:instrText xml:space="preserve"> ADDIN ZOTERO_ITEM CSL_CITATION {"citationID":"RXYxBuJ5","properties":{"formattedCitation":"(2021)","plainCitation":"(2021)","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009F6E03">
        <w:rPr>
          <w:rFonts w:cs="Linux Libertine"/>
        </w:rPr>
        <w:t>(2021)</w:t>
      </w:r>
      <w:r w:rsidRPr="00E0754A">
        <w:fldChar w:fldCharType="end"/>
      </w:r>
      <w:r w:rsidRPr="00E0754A">
        <w:t xml:space="preserve">  </w:t>
      </w:r>
      <w:r>
        <w:t>argue</w:t>
      </w:r>
      <w:r w:rsidRPr="00E0754A">
        <w:t xml:space="preserve"> that vigilante violence surrounding</w:t>
      </w:r>
      <w:r>
        <w:t xml:space="preserve"> </w:t>
      </w:r>
      <w:r w:rsidRPr="00E0754A">
        <w:t xml:space="preserve">charges of blasphemy in numerous nations, </w:t>
      </w:r>
      <w:r w:rsidRPr="00E0754A">
        <w:lastRenderedPageBreak/>
        <w:t>including Pakistan, Malaysia, and Indonesia, cannot be isolated from structural violence caused by the state through the preservation of legislation.</w:t>
      </w:r>
    </w:p>
    <w:p w14:paraId="35DBF7E9" w14:textId="5B0D6340" w:rsidR="00C8473A" w:rsidRDefault="00C8473A" w:rsidP="00C8473A">
      <w:pPr>
        <w:pStyle w:val="ParagraphNormal"/>
        <w:rPr>
          <w:rFonts w:cs="Linux Libertine"/>
        </w:rPr>
      </w:pPr>
      <w:r w:rsidRPr="00672A6A">
        <w:rPr>
          <w:rFonts w:cs="Linux Libertine"/>
        </w:rPr>
        <w:t xml:space="preserve">This chapter seeks to investigate </w:t>
      </w:r>
      <w:r>
        <w:rPr>
          <w:rFonts w:cs="Linux Libertine"/>
        </w:rPr>
        <w:t>factors and actors shaped blasphemy enforcement and</w:t>
      </w:r>
      <w:r w:rsidRPr="00672A6A">
        <w:rPr>
          <w:rFonts w:cs="Linux Libertine"/>
        </w:rPr>
        <w:t xml:space="preserve"> </w:t>
      </w:r>
      <w:r>
        <w:rPr>
          <w:rFonts w:cs="Linux Libertine"/>
        </w:rPr>
        <w:t>t</w:t>
      </w:r>
      <w:r w:rsidRPr="00672A6A">
        <w:rPr>
          <w:rFonts w:cs="Linux Libertine"/>
        </w:rPr>
        <w:t xml:space="preserve">o what degree is political manipulation of religion behind Indonesia's widespread prosecution of blasphemy cases? </w:t>
      </w:r>
    </w:p>
    <w:p w14:paraId="04E75CE6" w14:textId="77777777" w:rsidR="00C8473A" w:rsidRDefault="00C8473A" w:rsidP="00C8473A">
      <w:pPr>
        <w:pStyle w:val="ParagraphNormal"/>
        <w:rPr>
          <w:rFonts w:cs="Linux Libertine"/>
        </w:rPr>
      </w:pPr>
    </w:p>
    <w:p w14:paraId="09375A04" w14:textId="1272D977" w:rsidR="00C8473A" w:rsidRPr="00C8473A" w:rsidRDefault="00C8473A" w:rsidP="00C8473A">
      <w:pPr>
        <w:pStyle w:val="ParagraphNormal"/>
        <w:ind w:firstLine="0"/>
        <w:rPr>
          <w:rFonts w:cs="Linux Libertine"/>
          <w:b/>
          <w:bCs/>
        </w:rPr>
      </w:pPr>
      <w:r w:rsidRPr="00C8473A">
        <w:rPr>
          <w:rFonts w:cs="Linux Libertine"/>
          <w:b/>
          <w:bCs/>
        </w:rPr>
        <w:t xml:space="preserve">5.2. An overview of blasphemy </w:t>
      </w:r>
      <w:r>
        <w:rPr>
          <w:rFonts w:cs="Linux Libertine"/>
          <w:b/>
          <w:bCs/>
        </w:rPr>
        <w:t xml:space="preserve">law </w:t>
      </w:r>
      <w:r w:rsidRPr="00C8473A">
        <w:rPr>
          <w:rFonts w:cs="Linux Libertine"/>
          <w:b/>
          <w:bCs/>
        </w:rPr>
        <w:t>enforcement in Indonesia</w:t>
      </w:r>
    </w:p>
    <w:p w14:paraId="2576A067" w14:textId="19B154F8" w:rsidR="00C8473A" w:rsidRDefault="00C75C62" w:rsidP="00C75C62">
      <w:pPr>
        <w:pStyle w:val="ParagraphNormal"/>
        <w:ind w:firstLine="0"/>
        <w:rPr>
          <w:lang w:val="en-US"/>
        </w:rPr>
      </w:pPr>
      <w:r>
        <w:tab/>
      </w:r>
    </w:p>
    <w:p w14:paraId="52F45A58" w14:textId="77777777" w:rsidR="00C8473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C8473A" w:rsidRPr="00F56661" w14:paraId="65EB0E81" w14:textId="77777777" w:rsidTr="00ED0FE2">
        <w:tc>
          <w:tcPr>
            <w:tcW w:w="481" w:type="dxa"/>
            <w:shd w:val="clear" w:color="auto" w:fill="D9E2F3" w:themeFill="accent1" w:themeFillTint="33"/>
          </w:tcPr>
          <w:p w14:paraId="033AD463" w14:textId="77777777" w:rsidR="00C8473A" w:rsidRPr="00F56661" w:rsidRDefault="00C8473A" w:rsidP="00ED0FE2">
            <w:pPr>
              <w:rPr>
                <w:rFonts w:cs="Linux Libertine"/>
                <w:sz w:val="22"/>
                <w:szCs w:val="22"/>
              </w:rPr>
            </w:pPr>
            <w:r w:rsidRPr="00F56661">
              <w:rPr>
                <w:rFonts w:cs="Linux Libertine"/>
                <w:sz w:val="22"/>
                <w:szCs w:val="22"/>
              </w:rPr>
              <w:t>No</w:t>
            </w:r>
          </w:p>
        </w:tc>
        <w:tc>
          <w:tcPr>
            <w:tcW w:w="952" w:type="dxa"/>
            <w:shd w:val="clear" w:color="auto" w:fill="D9E2F3" w:themeFill="accent1" w:themeFillTint="33"/>
          </w:tcPr>
          <w:p w14:paraId="02F29B75" w14:textId="77777777" w:rsidR="00C8473A" w:rsidRPr="00F56661" w:rsidRDefault="00C8473A" w:rsidP="00ED0FE2">
            <w:pPr>
              <w:rPr>
                <w:rFonts w:cs="Linux Libertine"/>
                <w:sz w:val="22"/>
                <w:szCs w:val="22"/>
              </w:rPr>
            </w:pPr>
            <w:r w:rsidRPr="00F56661">
              <w:rPr>
                <w:rFonts w:cs="Linux Libertine"/>
                <w:sz w:val="22"/>
                <w:szCs w:val="22"/>
              </w:rPr>
              <w:t>Year</w:t>
            </w:r>
          </w:p>
        </w:tc>
        <w:tc>
          <w:tcPr>
            <w:tcW w:w="1696" w:type="dxa"/>
            <w:shd w:val="clear" w:color="auto" w:fill="D9E2F3" w:themeFill="accent1" w:themeFillTint="33"/>
          </w:tcPr>
          <w:p w14:paraId="3042818B" w14:textId="77777777" w:rsidR="00C8473A" w:rsidRPr="00F56661" w:rsidRDefault="00C8473A" w:rsidP="00ED0FE2">
            <w:pPr>
              <w:rPr>
                <w:rFonts w:cs="Linux Libertine"/>
                <w:sz w:val="22"/>
                <w:szCs w:val="22"/>
              </w:rPr>
            </w:pPr>
            <w:r w:rsidRPr="00F56661">
              <w:rPr>
                <w:rFonts w:cs="Linux Libertine"/>
                <w:sz w:val="22"/>
                <w:szCs w:val="22"/>
              </w:rPr>
              <w:t>Court’s Location</w:t>
            </w:r>
          </w:p>
        </w:tc>
        <w:tc>
          <w:tcPr>
            <w:tcW w:w="1557" w:type="dxa"/>
            <w:shd w:val="clear" w:color="auto" w:fill="D9E2F3" w:themeFill="accent1" w:themeFillTint="33"/>
          </w:tcPr>
          <w:p w14:paraId="02707827" w14:textId="77777777" w:rsidR="00C8473A" w:rsidRPr="00F56661" w:rsidRDefault="00C8473A" w:rsidP="00ED0FE2">
            <w:pPr>
              <w:rPr>
                <w:rFonts w:cs="Linux Libertine"/>
                <w:sz w:val="22"/>
                <w:szCs w:val="22"/>
              </w:rPr>
            </w:pPr>
            <w:r w:rsidRPr="00F56661">
              <w:rPr>
                <w:rFonts w:cs="Linux Libertine"/>
                <w:sz w:val="22"/>
                <w:szCs w:val="22"/>
              </w:rPr>
              <w:t>Defendant’s Name / Religions</w:t>
            </w:r>
          </w:p>
        </w:tc>
        <w:tc>
          <w:tcPr>
            <w:tcW w:w="2825" w:type="dxa"/>
            <w:shd w:val="clear" w:color="auto" w:fill="D9E2F3" w:themeFill="accent1" w:themeFillTint="33"/>
          </w:tcPr>
          <w:p w14:paraId="2FBE2704" w14:textId="77777777" w:rsidR="00C8473A" w:rsidRPr="00F56661" w:rsidRDefault="00C8473A" w:rsidP="00ED0FE2">
            <w:pPr>
              <w:rPr>
                <w:rFonts w:cs="Linux Libertine"/>
                <w:sz w:val="22"/>
                <w:szCs w:val="22"/>
              </w:rPr>
            </w:pPr>
            <w:r w:rsidRPr="00F56661">
              <w:rPr>
                <w:rFonts w:cs="Linux Libertine"/>
                <w:sz w:val="22"/>
                <w:szCs w:val="22"/>
              </w:rPr>
              <w:t>Allegation of Crime</w:t>
            </w:r>
          </w:p>
        </w:tc>
        <w:tc>
          <w:tcPr>
            <w:tcW w:w="1839" w:type="dxa"/>
            <w:shd w:val="clear" w:color="auto" w:fill="D9E2F3" w:themeFill="accent1" w:themeFillTint="33"/>
          </w:tcPr>
          <w:p w14:paraId="2CEB9CCC" w14:textId="77777777" w:rsidR="00C8473A" w:rsidRPr="00F56661" w:rsidRDefault="00C8473A" w:rsidP="00ED0FE2">
            <w:pPr>
              <w:rPr>
                <w:rFonts w:cs="Linux Libertine"/>
                <w:sz w:val="22"/>
                <w:szCs w:val="22"/>
              </w:rPr>
            </w:pPr>
            <w:r w:rsidRPr="00F56661">
              <w:rPr>
                <w:rFonts w:cs="Linux Libertine"/>
                <w:sz w:val="22"/>
                <w:szCs w:val="22"/>
              </w:rPr>
              <w:t>Charges</w:t>
            </w:r>
          </w:p>
        </w:tc>
      </w:tr>
      <w:tr w:rsidR="00C8473A" w:rsidRPr="00F56661" w14:paraId="378DEC33" w14:textId="77777777" w:rsidTr="00ED0FE2">
        <w:tc>
          <w:tcPr>
            <w:tcW w:w="481" w:type="dxa"/>
          </w:tcPr>
          <w:p w14:paraId="05986740" w14:textId="77777777" w:rsidR="00C8473A" w:rsidRPr="00F56661" w:rsidRDefault="00C8473A" w:rsidP="00ED0FE2">
            <w:pPr>
              <w:rPr>
                <w:rFonts w:cs="Linux Libertine"/>
                <w:sz w:val="22"/>
                <w:szCs w:val="22"/>
              </w:rPr>
            </w:pPr>
            <w:r w:rsidRPr="00F56661">
              <w:rPr>
                <w:rFonts w:cs="Linux Libertine"/>
                <w:sz w:val="22"/>
                <w:szCs w:val="22"/>
              </w:rPr>
              <w:t>1</w:t>
            </w:r>
          </w:p>
        </w:tc>
        <w:tc>
          <w:tcPr>
            <w:tcW w:w="952" w:type="dxa"/>
          </w:tcPr>
          <w:p w14:paraId="42BDA372" w14:textId="77777777" w:rsidR="00C8473A" w:rsidRPr="00F56661" w:rsidRDefault="00C8473A" w:rsidP="00ED0FE2">
            <w:pPr>
              <w:rPr>
                <w:rFonts w:cs="Linux Libertine"/>
                <w:sz w:val="22"/>
                <w:szCs w:val="22"/>
              </w:rPr>
            </w:pPr>
            <w:r w:rsidRPr="00F56661">
              <w:rPr>
                <w:rFonts w:cs="Linux Libertine"/>
                <w:sz w:val="22"/>
                <w:szCs w:val="22"/>
              </w:rPr>
              <w:t>1968</w:t>
            </w:r>
          </w:p>
        </w:tc>
        <w:tc>
          <w:tcPr>
            <w:tcW w:w="1696" w:type="dxa"/>
          </w:tcPr>
          <w:p w14:paraId="003411CD"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689BA097" w14:textId="77777777" w:rsidR="00C8473A" w:rsidRPr="00F56661" w:rsidRDefault="00C8473A" w:rsidP="00ED0FE2">
            <w:pPr>
              <w:rPr>
                <w:rFonts w:cs="Linux Libertine"/>
                <w:sz w:val="22"/>
                <w:szCs w:val="22"/>
              </w:rPr>
            </w:pPr>
            <w:r w:rsidRPr="00F56661">
              <w:rPr>
                <w:rFonts w:cs="Linux Libertine"/>
                <w:sz w:val="22"/>
                <w:szCs w:val="22"/>
              </w:rPr>
              <w:t xml:space="preserve">HB. </w:t>
            </w:r>
            <w:proofErr w:type="spellStart"/>
            <w:r w:rsidRPr="00F56661">
              <w:rPr>
                <w:rFonts w:cs="Linux Libertine"/>
                <w:sz w:val="22"/>
                <w:szCs w:val="22"/>
              </w:rPr>
              <w:t>Jassin</w:t>
            </w:r>
            <w:proofErr w:type="spellEnd"/>
            <w:r w:rsidRPr="00F56661">
              <w:rPr>
                <w:rFonts w:cs="Linux Libertine"/>
                <w:sz w:val="22"/>
                <w:szCs w:val="22"/>
              </w:rPr>
              <w:t xml:space="preserve"> / Moslem</w:t>
            </w:r>
          </w:p>
        </w:tc>
        <w:tc>
          <w:tcPr>
            <w:tcW w:w="2825" w:type="dxa"/>
          </w:tcPr>
          <w:p w14:paraId="356CA6C3" w14:textId="77777777" w:rsidR="00C8473A" w:rsidRPr="00F56661" w:rsidRDefault="00C8473A" w:rsidP="00ED0FE2">
            <w:pPr>
              <w:rPr>
                <w:rFonts w:cs="Linux Libertine"/>
                <w:sz w:val="22"/>
                <w:szCs w:val="22"/>
              </w:rPr>
            </w:pPr>
            <w:r w:rsidRPr="00F56661">
              <w:rPr>
                <w:rFonts w:cs="Linux Libertine"/>
                <w:sz w:val="22"/>
                <w:szCs w:val="22"/>
              </w:rPr>
              <w:t xml:space="preserve">As the head publisher of Sastra magazine that published the short story "The Sky is Getting Cloudy" by Ki </w:t>
            </w:r>
            <w:proofErr w:type="spellStart"/>
            <w:r w:rsidRPr="00F56661">
              <w:rPr>
                <w:rFonts w:cs="Linux Libertine"/>
                <w:sz w:val="22"/>
                <w:szCs w:val="22"/>
              </w:rPr>
              <w:t>Pandji</w:t>
            </w:r>
            <w:proofErr w:type="spellEnd"/>
            <w:r w:rsidRPr="00F56661">
              <w:rPr>
                <w:rFonts w:cs="Linux Libertine"/>
                <w:sz w:val="22"/>
                <w:szCs w:val="22"/>
              </w:rPr>
              <w:t xml:space="preserve"> </w:t>
            </w:r>
            <w:proofErr w:type="spellStart"/>
            <w:r w:rsidRPr="00F56661">
              <w:rPr>
                <w:rFonts w:cs="Linux Libertine"/>
                <w:sz w:val="22"/>
                <w:szCs w:val="22"/>
              </w:rPr>
              <w:t>Kusmin</w:t>
            </w:r>
            <w:proofErr w:type="spellEnd"/>
            <w:r w:rsidRPr="00F56661">
              <w:rPr>
                <w:rFonts w:cs="Linux Libertine"/>
                <w:sz w:val="22"/>
                <w:szCs w:val="22"/>
              </w:rPr>
              <w:t>, in the year 1968.</w:t>
            </w:r>
          </w:p>
        </w:tc>
        <w:tc>
          <w:tcPr>
            <w:tcW w:w="1839" w:type="dxa"/>
          </w:tcPr>
          <w:p w14:paraId="244649E7"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 in addition to a two-year probationary term.</w:t>
            </w:r>
          </w:p>
        </w:tc>
      </w:tr>
      <w:tr w:rsidR="00C8473A" w:rsidRPr="00F56661" w14:paraId="51A03968" w14:textId="77777777" w:rsidTr="00ED0FE2">
        <w:tc>
          <w:tcPr>
            <w:tcW w:w="481" w:type="dxa"/>
          </w:tcPr>
          <w:p w14:paraId="5AAB2CBA" w14:textId="77777777" w:rsidR="00C8473A" w:rsidRPr="00F56661" w:rsidRDefault="00C8473A" w:rsidP="00ED0FE2">
            <w:pPr>
              <w:rPr>
                <w:rFonts w:cs="Linux Libertine"/>
                <w:sz w:val="22"/>
                <w:szCs w:val="22"/>
              </w:rPr>
            </w:pPr>
            <w:r w:rsidRPr="00F56661">
              <w:rPr>
                <w:rFonts w:cs="Linux Libertine"/>
                <w:sz w:val="22"/>
                <w:szCs w:val="22"/>
              </w:rPr>
              <w:t>2</w:t>
            </w:r>
          </w:p>
        </w:tc>
        <w:tc>
          <w:tcPr>
            <w:tcW w:w="952" w:type="dxa"/>
          </w:tcPr>
          <w:p w14:paraId="73DFD15B" w14:textId="77777777" w:rsidR="00C8473A" w:rsidRPr="00F56661" w:rsidRDefault="00C8473A" w:rsidP="00ED0FE2">
            <w:pPr>
              <w:rPr>
                <w:rFonts w:cs="Linux Libertine"/>
                <w:sz w:val="22"/>
                <w:szCs w:val="22"/>
              </w:rPr>
            </w:pPr>
            <w:r w:rsidRPr="00F56661">
              <w:rPr>
                <w:rFonts w:cs="Linux Libertine"/>
                <w:sz w:val="22"/>
                <w:szCs w:val="22"/>
              </w:rPr>
              <w:t>2005</w:t>
            </w:r>
          </w:p>
        </w:tc>
        <w:tc>
          <w:tcPr>
            <w:tcW w:w="1696" w:type="dxa"/>
          </w:tcPr>
          <w:p w14:paraId="6C6F7E93" w14:textId="77777777" w:rsidR="00C8473A" w:rsidRPr="00F56661" w:rsidRDefault="00C8473A" w:rsidP="00ED0FE2">
            <w:pPr>
              <w:rPr>
                <w:rFonts w:cs="Linux Libertine"/>
                <w:sz w:val="22"/>
                <w:szCs w:val="22"/>
              </w:rPr>
            </w:pPr>
            <w:proofErr w:type="spellStart"/>
            <w:r w:rsidRPr="00F56661">
              <w:rPr>
                <w:rFonts w:cs="Linux Libertine"/>
                <w:sz w:val="22"/>
                <w:szCs w:val="22"/>
              </w:rPr>
              <w:t>Polewali</w:t>
            </w:r>
            <w:proofErr w:type="spellEnd"/>
            <w:r w:rsidRPr="00F56661">
              <w:rPr>
                <w:rFonts w:cs="Linux Libertine"/>
                <w:sz w:val="22"/>
                <w:szCs w:val="22"/>
              </w:rPr>
              <w:t xml:space="preserve"> Mandar District Court</w:t>
            </w:r>
          </w:p>
        </w:tc>
        <w:tc>
          <w:tcPr>
            <w:tcW w:w="1557" w:type="dxa"/>
          </w:tcPr>
          <w:p w14:paraId="0C57CA9C" w14:textId="77777777" w:rsidR="00C8473A" w:rsidRPr="00F56661" w:rsidRDefault="00C8473A" w:rsidP="00ED0FE2">
            <w:pPr>
              <w:rPr>
                <w:rFonts w:cs="Linux Libertine"/>
                <w:sz w:val="22"/>
                <w:szCs w:val="22"/>
              </w:rPr>
            </w:pPr>
            <w:proofErr w:type="spellStart"/>
            <w:r w:rsidRPr="00F56661">
              <w:rPr>
                <w:rFonts w:cs="Linux Libertine"/>
                <w:sz w:val="22"/>
                <w:szCs w:val="22"/>
              </w:rPr>
              <w:t>Sumardin</w:t>
            </w:r>
            <w:proofErr w:type="spellEnd"/>
            <w:r w:rsidRPr="00F56661">
              <w:rPr>
                <w:rFonts w:cs="Linux Libertine"/>
                <w:sz w:val="22"/>
                <w:szCs w:val="22"/>
              </w:rPr>
              <w:t xml:space="preserve"> </w:t>
            </w:r>
            <w:proofErr w:type="spellStart"/>
            <w:r w:rsidRPr="00F56661">
              <w:rPr>
                <w:rFonts w:cs="Linux Libertine"/>
                <w:sz w:val="22"/>
                <w:szCs w:val="22"/>
              </w:rPr>
              <w:t>Tappayya</w:t>
            </w:r>
            <w:proofErr w:type="spellEnd"/>
            <w:r w:rsidRPr="00F56661">
              <w:rPr>
                <w:rFonts w:cs="Linux Libertine"/>
                <w:sz w:val="22"/>
                <w:szCs w:val="22"/>
              </w:rPr>
              <w:t xml:space="preserve"> / Moslem Minority</w:t>
            </w:r>
          </w:p>
        </w:tc>
        <w:tc>
          <w:tcPr>
            <w:tcW w:w="2825" w:type="dxa"/>
          </w:tcPr>
          <w:p w14:paraId="1F048A3B" w14:textId="77777777" w:rsidR="00C8473A" w:rsidRPr="00F56661" w:rsidRDefault="00C8473A" w:rsidP="00ED0FE2">
            <w:pPr>
              <w:rPr>
                <w:rFonts w:cs="Linux Libertine"/>
                <w:sz w:val="22"/>
                <w:szCs w:val="22"/>
              </w:rPr>
            </w:pPr>
            <w:r w:rsidRPr="00F56661">
              <w:rPr>
                <w:rFonts w:cs="Linux Libertine"/>
                <w:sz w:val="22"/>
                <w:szCs w:val="22"/>
              </w:rPr>
              <w:t>The village elder who practices whistle during prayer as a form of worship.</w:t>
            </w:r>
          </w:p>
        </w:tc>
        <w:tc>
          <w:tcPr>
            <w:tcW w:w="1839" w:type="dxa"/>
          </w:tcPr>
          <w:p w14:paraId="0C37BED2"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 in addition to a one year probationary term.</w:t>
            </w:r>
          </w:p>
        </w:tc>
      </w:tr>
      <w:tr w:rsidR="00C8473A" w:rsidRPr="00F56661" w14:paraId="29AEA4A5" w14:textId="77777777" w:rsidTr="00ED0FE2">
        <w:tc>
          <w:tcPr>
            <w:tcW w:w="481" w:type="dxa"/>
          </w:tcPr>
          <w:p w14:paraId="0AC730B0" w14:textId="77777777" w:rsidR="00C8473A" w:rsidRPr="00F56661" w:rsidRDefault="00C8473A" w:rsidP="00ED0FE2">
            <w:pPr>
              <w:rPr>
                <w:rFonts w:cs="Linux Libertine"/>
                <w:sz w:val="22"/>
                <w:szCs w:val="22"/>
              </w:rPr>
            </w:pPr>
            <w:r w:rsidRPr="00F56661">
              <w:rPr>
                <w:rFonts w:cs="Linux Libertine"/>
                <w:sz w:val="22"/>
                <w:szCs w:val="22"/>
              </w:rPr>
              <w:t>3</w:t>
            </w:r>
          </w:p>
        </w:tc>
        <w:tc>
          <w:tcPr>
            <w:tcW w:w="952" w:type="dxa"/>
          </w:tcPr>
          <w:p w14:paraId="16A3849D" w14:textId="77777777" w:rsidR="00C8473A" w:rsidRPr="00F56661" w:rsidRDefault="00C8473A" w:rsidP="00ED0FE2">
            <w:pPr>
              <w:rPr>
                <w:rFonts w:cs="Linux Libertine"/>
                <w:sz w:val="22"/>
                <w:szCs w:val="22"/>
              </w:rPr>
            </w:pPr>
            <w:r w:rsidRPr="00F56661">
              <w:rPr>
                <w:rFonts w:cs="Linux Libertine"/>
                <w:sz w:val="22"/>
                <w:szCs w:val="22"/>
              </w:rPr>
              <w:t>2008</w:t>
            </w:r>
          </w:p>
        </w:tc>
        <w:tc>
          <w:tcPr>
            <w:tcW w:w="1696" w:type="dxa"/>
          </w:tcPr>
          <w:p w14:paraId="1A23491D" w14:textId="77777777" w:rsidR="00C8473A" w:rsidRPr="00F56661" w:rsidRDefault="00C8473A" w:rsidP="00ED0FE2">
            <w:pPr>
              <w:rPr>
                <w:rFonts w:cs="Linux Libertine"/>
                <w:sz w:val="22"/>
                <w:szCs w:val="22"/>
              </w:rPr>
            </w:pPr>
            <w:r w:rsidRPr="00F56661">
              <w:rPr>
                <w:rFonts w:cs="Linux Libertine"/>
                <w:sz w:val="22"/>
                <w:szCs w:val="22"/>
              </w:rPr>
              <w:t>Makassar District Court</w:t>
            </w:r>
          </w:p>
        </w:tc>
        <w:tc>
          <w:tcPr>
            <w:tcW w:w="1557" w:type="dxa"/>
          </w:tcPr>
          <w:p w14:paraId="56B89B5A" w14:textId="77777777" w:rsidR="00C8473A" w:rsidRPr="00F56661" w:rsidRDefault="00C8473A" w:rsidP="00ED0FE2">
            <w:pPr>
              <w:rPr>
                <w:rFonts w:cs="Linux Libertine"/>
                <w:sz w:val="22"/>
                <w:szCs w:val="22"/>
              </w:rPr>
            </w:pPr>
            <w:proofErr w:type="spellStart"/>
            <w:r w:rsidRPr="00F56661">
              <w:rPr>
                <w:rFonts w:cs="Linux Libertine"/>
                <w:sz w:val="22"/>
                <w:szCs w:val="22"/>
              </w:rPr>
              <w:t>Hikmat</w:t>
            </w:r>
            <w:proofErr w:type="spellEnd"/>
            <w:r w:rsidRPr="00F56661">
              <w:rPr>
                <w:rFonts w:cs="Linux Libertine"/>
                <w:sz w:val="22"/>
                <w:szCs w:val="22"/>
              </w:rPr>
              <w:t xml:space="preserve"> </w:t>
            </w:r>
            <w:proofErr w:type="spellStart"/>
            <w:r w:rsidRPr="00F56661">
              <w:rPr>
                <w:rFonts w:cs="Linux Libertine"/>
                <w:sz w:val="22"/>
                <w:szCs w:val="22"/>
              </w:rPr>
              <w:t>Faturiddin</w:t>
            </w:r>
            <w:proofErr w:type="spellEnd"/>
            <w:r w:rsidRPr="00F56661">
              <w:rPr>
                <w:rFonts w:cs="Linux Libertine"/>
                <w:sz w:val="22"/>
                <w:szCs w:val="22"/>
              </w:rPr>
              <w:t xml:space="preserve">, Abdul Qadri, </w:t>
            </w:r>
            <w:proofErr w:type="spellStart"/>
            <w:r w:rsidRPr="00F56661">
              <w:rPr>
                <w:rFonts w:cs="Linux Libertine"/>
                <w:sz w:val="22"/>
                <w:szCs w:val="22"/>
              </w:rPr>
              <w:t>Fadli</w:t>
            </w:r>
            <w:proofErr w:type="spellEnd"/>
            <w:r w:rsidRPr="00F56661">
              <w:rPr>
                <w:rFonts w:cs="Linux Libertine"/>
                <w:sz w:val="22"/>
                <w:szCs w:val="22"/>
              </w:rPr>
              <w:t xml:space="preserve">, </w:t>
            </w:r>
            <w:proofErr w:type="spellStart"/>
            <w:r w:rsidRPr="00F56661">
              <w:rPr>
                <w:rFonts w:cs="Linux Libertine"/>
                <w:sz w:val="22"/>
                <w:szCs w:val="22"/>
              </w:rPr>
              <w:t>Maulid</w:t>
            </w:r>
            <w:proofErr w:type="spellEnd"/>
            <w:r w:rsidRPr="00F56661">
              <w:rPr>
                <w:rFonts w:cs="Linux Libertine"/>
                <w:sz w:val="22"/>
                <w:szCs w:val="22"/>
              </w:rPr>
              <w:t xml:space="preserve"> </w:t>
            </w:r>
            <w:proofErr w:type="spellStart"/>
            <w:r w:rsidRPr="00F56661">
              <w:rPr>
                <w:rFonts w:cs="Linux Libertine"/>
                <w:sz w:val="22"/>
                <w:szCs w:val="22"/>
              </w:rPr>
              <w:t>Syawal</w:t>
            </w:r>
            <w:proofErr w:type="spellEnd"/>
            <w:r w:rsidRPr="00F56661">
              <w:rPr>
                <w:rFonts w:cs="Linux Libertine"/>
                <w:sz w:val="22"/>
                <w:szCs w:val="22"/>
              </w:rPr>
              <w:t xml:space="preserve"> and </w:t>
            </w:r>
            <w:proofErr w:type="spellStart"/>
            <w:r w:rsidRPr="00F56661">
              <w:rPr>
                <w:rFonts w:cs="Linux Libertine"/>
                <w:sz w:val="22"/>
                <w:szCs w:val="22"/>
              </w:rPr>
              <w:t>Asrul</w:t>
            </w:r>
            <w:proofErr w:type="spellEnd"/>
            <w:r w:rsidRPr="00F56661">
              <w:rPr>
                <w:rFonts w:cs="Linux Libertine"/>
                <w:sz w:val="22"/>
                <w:szCs w:val="22"/>
              </w:rPr>
              <w:t xml:space="preserve"> AB / Moslem Minority</w:t>
            </w:r>
          </w:p>
        </w:tc>
        <w:tc>
          <w:tcPr>
            <w:tcW w:w="2825" w:type="dxa"/>
          </w:tcPr>
          <w:p w14:paraId="032C9FEB" w14:textId="77777777" w:rsidR="00C8473A" w:rsidRPr="00F56661" w:rsidRDefault="00C8473A" w:rsidP="00ED0FE2">
            <w:pPr>
              <w:rPr>
                <w:rFonts w:cs="Linux Libertine"/>
                <w:sz w:val="22"/>
                <w:szCs w:val="22"/>
              </w:rPr>
            </w:pPr>
            <w:r w:rsidRPr="00F56661">
              <w:rPr>
                <w:rFonts w:cs="Linux Libertine"/>
                <w:sz w:val="22"/>
                <w:szCs w:val="22"/>
              </w:rPr>
              <w:t>To become a member of the Al-</w:t>
            </w:r>
            <w:proofErr w:type="spellStart"/>
            <w:r w:rsidRPr="00F56661">
              <w:rPr>
                <w:rFonts w:cs="Linux Libertine"/>
                <w:sz w:val="22"/>
                <w:szCs w:val="22"/>
              </w:rPr>
              <w:t>Qiyadah</w:t>
            </w:r>
            <w:proofErr w:type="spellEnd"/>
            <w:r w:rsidRPr="00F56661">
              <w:rPr>
                <w:rFonts w:cs="Linux Libertine"/>
                <w:sz w:val="22"/>
                <w:szCs w:val="22"/>
              </w:rPr>
              <w:t xml:space="preserve"> faith.</w:t>
            </w:r>
          </w:p>
        </w:tc>
        <w:tc>
          <w:tcPr>
            <w:tcW w:w="1839" w:type="dxa"/>
          </w:tcPr>
          <w:p w14:paraId="61FFB424"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 in addition to a six months probationary term.</w:t>
            </w:r>
          </w:p>
        </w:tc>
      </w:tr>
      <w:tr w:rsidR="00C8473A" w:rsidRPr="00F56661" w14:paraId="089B723A" w14:textId="77777777" w:rsidTr="00ED0FE2">
        <w:tc>
          <w:tcPr>
            <w:tcW w:w="481" w:type="dxa"/>
          </w:tcPr>
          <w:p w14:paraId="2BEF1713" w14:textId="77777777" w:rsidR="00C8473A" w:rsidRPr="00F56661" w:rsidRDefault="00C8473A" w:rsidP="00ED0FE2">
            <w:pPr>
              <w:rPr>
                <w:rFonts w:cs="Linux Libertine"/>
                <w:sz w:val="22"/>
                <w:szCs w:val="22"/>
              </w:rPr>
            </w:pPr>
            <w:r w:rsidRPr="00F56661">
              <w:rPr>
                <w:rFonts w:cs="Linux Libertine"/>
                <w:sz w:val="22"/>
                <w:szCs w:val="22"/>
              </w:rPr>
              <w:t>4</w:t>
            </w:r>
          </w:p>
        </w:tc>
        <w:tc>
          <w:tcPr>
            <w:tcW w:w="952" w:type="dxa"/>
          </w:tcPr>
          <w:p w14:paraId="0E54F22C"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6BDB3349" w14:textId="77777777" w:rsidR="00C8473A" w:rsidRPr="00F56661" w:rsidRDefault="00C8473A" w:rsidP="00ED0FE2">
            <w:pPr>
              <w:rPr>
                <w:rFonts w:cs="Linux Libertine"/>
                <w:sz w:val="22"/>
                <w:szCs w:val="22"/>
              </w:rPr>
            </w:pPr>
            <w:proofErr w:type="spellStart"/>
            <w:r w:rsidRPr="00F56661">
              <w:rPr>
                <w:rFonts w:cs="Linux Libertine"/>
                <w:sz w:val="22"/>
                <w:szCs w:val="22"/>
              </w:rPr>
              <w:t>Kupang</w:t>
            </w:r>
            <w:proofErr w:type="spellEnd"/>
            <w:r w:rsidRPr="00F56661">
              <w:rPr>
                <w:rFonts w:cs="Linux Libertine"/>
                <w:sz w:val="22"/>
                <w:szCs w:val="22"/>
              </w:rPr>
              <w:t xml:space="preserve"> District Court</w:t>
            </w:r>
          </w:p>
        </w:tc>
        <w:tc>
          <w:tcPr>
            <w:tcW w:w="1557" w:type="dxa"/>
          </w:tcPr>
          <w:p w14:paraId="534B654A" w14:textId="77777777" w:rsidR="00C8473A" w:rsidRPr="00F56661" w:rsidRDefault="00C8473A" w:rsidP="00ED0FE2">
            <w:pPr>
              <w:rPr>
                <w:rFonts w:cs="Linux Libertine"/>
                <w:sz w:val="22"/>
                <w:szCs w:val="22"/>
              </w:rPr>
            </w:pPr>
            <w:proofErr w:type="spellStart"/>
            <w:r w:rsidRPr="00F56661">
              <w:rPr>
                <w:rFonts w:cs="Linux Libertine"/>
                <w:sz w:val="22"/>
                <w:szCs w:val="22"/>
              </w:rPr>
              <w:t>Nimrot</w:t>
            </w:r>
            <w:proofErr w:type="spellEnd"/>
            <w:r w:rsidRPr="00F56661">
              <w:rPr>
                <w:rFonts w:cs="Linux Libertine"/>
                <w:sz w:val="22"/>
                <w:szCs w:val="22"/>
              </w:rPr>
              <w:t xml:space="preserve"> </w:t>
            </w:r>
            <w:proofErr w:type="spellStart"/>
            <w:r w:rsidRPr="00F56661">
              <w:rPr>
                <w:rFonts w:cs="Linux Libertine"/>
                <w:sz w:val="22"/>
                <w:szCs w:val="22"/>
              </w:rPr>
              <w:t>Lasbaun</w:t>
            </w:r>
            <w:proofErr w:type="spellEnd"/>
            <w:r w:rsidRPr="00F56661">
              <w:rPr>
                <w:rFonts w:cs="Linux Libertine"/>
                <w:sz w:val="22"/>
                <w:szCs w:val="22"/>
              </w:rPr>
              <w:t xml:space="preserve"> and Friends / Christian</w:t>
            </w:r>
          </w:p>
        </w:tc>
        <w:tc>
          <w:tcPr>
            <w:tcW w:w="2825" w:type="dxa"/>
          </w:tcPr>
          <w:p w14:paraId="0E79A5C5" w14:textId="77777777" w:rsidR="00C8473A" w:rsidRPr="00F56661" w:rsidRDefault="00C8473A" w:rsidP="00ED0FE2">
            <w:pPr>
              <w:rPr>
                <w:rFonts w:cs="Linux Libertine"/>
                <w:sz w:val="22"/>
                <w:szCs w:val="22"/>
              </w:rPr>
            </w:pPr>
            <w:r w:rsidRPr="00F56661">
              <w:rPr>
                <w:rFonts w:cs="Linux Libertine"/>
                <w:sz w:val="22"/>
                <w:szCs w:val="22"/>
              </w:rPr>
              <w:t>They held a belief that Zion was the divine city of God.</w:t>
            </w:r>
          </w:p>
        </w:tc>
        <w:tc>
          <w:tcPr>
            <w:tcW w:w="1839" w:type="dxa"/>
          </w:tcPr>
          <w:p w14:paraId="6BD940E5" w14:textId="77777777" w:rsidR="00C8473A" w:rsidRPr="00F56661" w:rsidRDefault="00C8473A" w:rsidP="00ED0FE2">
            <w:pPr>
              <w:rPr>
                <w:rFonts w:cs="Linux Libertine"/>
                <w:sz w:val="22"/>
                <w:szCs w:val="22"/>
              </w:rPr>
            </w:pPr>
            <w:r w:rsidRPr="00F56661">
              <w:rPr>
                <w:rFonts w:cs="Linux Libertine"/>
                <w:sz w:val="22"/>
                <w:szCs w:val="22"/>
              </w:rPr>
              <w:t>A sentence of six  months of incarceration.</w:t>
            </w:r>
          </w:p>
        </w:tc>
      </w:tr>
      <w:tr w:rsidR="00C8473A" w:rsidRPr="00F56661" w14:paraId="71AD05FB" w14:textId="77777777" w:rsidTr="00ED0FE2">
        <w:tc>
          <w:tcPr>
            <w:tcW w:w="481" w:type="dxa"/>
          </w:tcPr>
          <w:p w14:paraId="4E79D73D" w14:textId="77777777" w:rsidR="00C8473A" w:rsidRPr="00F56661" w:rsidRDefault="00C8473A" w:rsidP="00ED0FE2">
            <w:pPr>
              <w:rPr>
                <w:rFonts w:cs="Linux Libertine"/>
                <w:sz w:val="22"/>
                <w:szCs w:val="22"/>
              </w:rPr>
            </w:pPr>
            <w:r w:rsidRPr="00F56661">
              <w:rPr>
                <w:rFonts w:cs="Linux Libertine"/>
                <w:sz w:val="22"/>
                <w:szCs w:val="22"/>
              </w:rPr>
              <w:t>5</w:t>
            </w:r>
          </w:p>
        </w:tc>
        <w:tc>
          <w:tcPr>
            <w:tcW w:w="952" w:type="dxa"/>
          </w:tcPr>
          <w:p w14:paraId="33431388" w14:textId="77777777" w:rsidR="00C8473A" w:rsidRPr="00F56661" w:rsidRDefault="00C8473A" w:rsidP="00ED0FE2">
            <w:pPr>
              <w:rPr>
                <w:rFonts w:cs="Linux Libertine"/>
                <w:sz w:val="22"/>
                <w:szCs w:val="22"/>
              </w:rPr>
            </w:pPr>
            <w:r w:rsidRPr="00F56661">
              <w:rPr>
                <w:rFonts w:cs="Linux Libertine"/>
                <w:sz w:val="22"/>
                <w:szCs w:val="22"/>
              </w:rPr>
              <w:t>2009</w:t>
            </w:r>
          </w:p>
        </w:tc>
        <w:tc>
          <w:tcPr>
            <w:tcW w:w="1696" w:type="dxa"/>
          </w:tcPr>
          <w:p w14:paraId="2F51101D" w14:textId="77777777" w:rsidR="00C8473A" w:rsidRPr="00F56661" w:rsidRDefault="00C8473A" w:rsidP="00ED0FE2">
            <w:pPr>
              <w:rPr>
                <w:rFonts w:cs="Linux Libertine"/>
                <w:sz w:val="22"/>
                <w:szCs w:val="22"/>
              </w:rPr>
            </w:pPr>
            <w:r w:rsidRPr="00F56661">
              <w:rPr>
                <w:rFonts w:cs="Linux Libertine"/>
                <w:sz w:val="22"/>
                <w:szCs w:val="22"/>
              </w:rPr>
              <w:t>District Court Ambon</w:t>
            </w:r>
          </w:p>
        </w:tc>
        <w:tc>
          <w:tcPr>
            <w:tcW w:w="1557" w:type="dxa"/>
          </w:tcPr>
          <w:p w14:paraId="53E3FBDB" w14:textId="77777777" w:rsidR="00C8473A" w:rsidRPr="00F56661" w:rsidRDefault="00C8473A" w:rsidP="00ED0FE2">
            <w:pPr>
              <w:rPr>
                <w:rFonts w:cs="Linux Libertine"/>
                <w:sz w:val="22"/>
                <w:szCs w:val="22"/>
              </w:rPr>
            </w:pPr>
            <w:r w:rsidRPr="00F56661">
              <w:rPr>
                <w:rFonts w:cs="Linux Libertine"/>
                <w:sz w:val="22"/>
                <w:szCs w:val="22"/>
              </w:rPr>
              <w:t xml:space="preserve">Wilhelmina </w:t>
            </w:r>
            <w:proofErr w:type="spellStart"/>
            <w:r w:rsidRPr="00F56661">
              <w:rPr>
                <w:rFonts w:cs="Linux Libertine"/>
                <w:sz w:val="22"/>
                <w:szCs w:val="22"/>
              </w:rPr>
              <w:t>Holle</w:t>
            </w:r>
            <w:proofErr w:type="spellEnd"/>
            <w:r w:rsidRPr="00F56661">
              <w:rPr>
                <w:rFonts w:cs="Linux Libertine"/>
                <w:sz w:val="22"/>
                <w:szCs w:val="22"/>
              </w:rPr>
              <w:t xml:space="preserve"> / Christian</w:t>
            </w:r>
          </w:p>
        </w:tc>
        <w:tc>
          <w:tcPr>
            <w:tcW w:w="2825" w:type="dxa"/>
          </w:tcPr>
          <w:p w14:paraId="6C41D9CC" w14:textId="77777777" w:rsidR="00C8473A" w:rsidRPr="00F56661" w:rsidRDefault="00C8473A" w:rsidP="00ED0FE2">
            <w:pPr>
              <w:rPr>
                <w:rFonts w:cs="Linux Libertine"/>
                <w:sz w:val="22"/>
                <w:szCs w:val="22"/>
              </w:rPr>
            </w:pPr>
            <w:proofErr w:type="spellStart"/>
            <w:r w:rsidRPr="00F56661">
              <w:rPr>
                <w:rFonts w:cs="Linux Libertine"/>
                <w:sz w:val="22"/>
                <w:szCs w:val="22"/>
              </w:rPr>
              <w:t>Musohi</w:t>
            </w:r>
            <w:proofErr w:type="spellEnd"/>
            <w:r w:rsidRPr="00F56661">
              <w:rPr>
                <w:rFonts w:cs="Linux Libertine"/>
                <w:sz w:val="22"/>
                <w:szCs w:val="22"/>
              </w:rPr>
              <w:t xml:space="preserve"> - Maluku Public Unrest</w:t>
            </w:r>
          </w:p>
        </w:tc>
        <w:tc>
          <w:tcPr>
            <w:tcW w:w="1839" w:type="dxa"/>
          </w:tcPr>
          <w:p w14:paraId="354D4DC3"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10E20457" w14:textId="77777777" w:rsidTr="00ED0FE2">
        <w:tc>
          <w:tcPr>
            <w:tcW w:w="481" w:type="dxa"/>
          </w:tcPr>
          <w:p w14:paraId="15CB6DB7" w14:textId="77777777" w:rsidR="00C8473A" w:rsidRPr="00F56661" w:rsidRDefault="00C8473A" w:rsidP="00ED0FE2">
            <w:pPr>
              <w:rPr>
                <w:rFonts w:cs="Linux Libertine"/>
                <w:sz w:val="22"/>
                <w:szCs w:val="22"/>
              </w:rPr>
            </w:pPr>
            <w:r w:rsidRPr="00F56661">
              <w:rPr>
                <w:rFonts w:cs="Linux Libertine"/>
                <w:sz w:val="22"/>
                <w:szCs w:val="22"/>
              </w:rPr>
              <w:t>6</w:t>
            </w:r>
          </w:p>
        </w:tc>
        <w:tc>
          <w:tcPr>
            <w:tcW w:w="952" w:type="dxa"/>
          </w:tcPr>
          <w:p w14:paraId="383CBEF4" w14:textId="77777777" w:rsidR="00C8473A" w:rsidRPr="00F56661" w:rsidRDefault="00C8473A" w:rsidP="00ED0FE2">
            <w:pPr>
              <w:rPr>
                <w:rFonts w:cs="Linux Libertine"/>
                <w:sz w:val="22"/>
                <w:szCs w:val="22"/>
              </w:rPr>
            </w:pPr>
            <w:r w:rsidRPr="00F56661">
              <w:rPr>
                <w:rFonts w:cs="Linux Libertine"/>
                <w:sz w:val="22"/>
                <w:szCs w:val="22"/>
              </w:rPr>
              <w:t>2011</w:t>
            </w:r>
          </w:p>
        </w:tc>
        <w:tc>
          <w:tcPr>
            <w:tcW w:w="1696" w:type="dxa"/>
          </w:tcPr>
          <w:p w14:paraId="0D765655" w14:textId="77777777" w:rsidR="00C8473A" w:rsidRPr="00F56661" w:rsidRDefault="00C8473A" w:rsidP="00ED0FE2">
            <w:pPr>
              <w:rPr>
                <w:rFonts w:cs="Linux Libertine"/>
                <w:sz w:val="22"/>
                <w:szCs w:val="22"/>
              </w:rPr>
            </w:pPr>
            <w:proofErr w:type="spellStart"/>
            <w:r w:rsidRPr="00F56661">
              <w:rPr>
                <w:rFonts w:cs="Linux Libertine"/>
                <w:sz w:val="22"/>
                <w:szCs w:val="22"/>
              </w:rPr>
              <w:t>Blitar</w:t>
            </w:r>
            <w:proofErr w:type="spellEnd"/>
            <w:r w:rsidRPr="00F56661">
              <w:rPr>
                <w:rFonts w:cs="Linux Libertine"/>
                <w:sz w:val="22"/>
                <w:szCs w:val="22"/>
              </w:rPr>
              <w:t xml:space="preserve"> District Court</w:t>
            </w:r>
          </w:p>
        </w:tc>
        <w:tc>
          <w:tcPr>
            <w:tcW w:w="1557" w:type="dxa"/>
          </w:tcPr>
          <w:p w14:paraId="0FDABD7E" w14:textId="77777777" w:rsidR="00C8473A" w:rsidRPr="00F56661" w:rsidRDefault="00C8473A" w:rsidP="00ED0FE2">
            <w:pPr>
              <w:rPr>
                <w:rFonts w:cs="Linux Libertine"/>
                <w:sz w:val="22"/>
                <w:szCs w:val="22"/>
              </w:rPr>
            </w:pPr>
            <w:proofErr w:type="spellStart"/>
            <w:r w:rsidRPr="00F56661">
              <w:rPr>
                <w:rFonts w:cs="Linux Libertine"/>
                <w:sz w:val="22"/>
                <w:szCs w:val="22"/>
              </w:rPr>
              <w:t>Miftakhur</w:t>
            </w:r>
            <w:proofErr w:type="spellEnd"/>
            <w:r w:rsidRPr="00F56661">
              <w:rPr>
                <w:rFonts w:cs="Linux Libertine"/>
                <w:sz w:val="22"/>
                <w:szCs w:val="22"/>
              </w:rPr>
              <w:t xml:space="preserve"> </w:t>
            </w:r>
            <w:proofErr w:type="spellStart"/>
            <w:r w:rsidRPr="00F56661">
              <w:rPr>
                <w:rFonts w:cs="Linux Libertine"/>
                <w:sz w:val="22"/>
                <w:szCs w:val="22"/>
              </w:rPr>
              <w:t>Rosyidin</w:t>
            </w:r>
            <w:proofErr w:type="spellEnd"/>
            <w:r w:rsidRPr="00F56661">
              <w:rPr>
                <w:rFonts w:cs="Linux Libertine"/>
                <w:sz w:val="22"/>
                <w:szCs w:val="22"/>
              </w:rPr>
              <w:t xml:space="preserve"> bin </w:t>
            </w:r>
            <w:proofErr w:type="spellStart"/>
            <w:r w:rsidRPr="00F56661">
              <w:rPr>
                <w:rFonts w:cs="Linux Libertine"/>
                <w:sz w:val="22"/>
                <w:szCs w:val="22"/>
              </w:rPr>
              <w:t>Winarko</w:t>
            </w:r>
            <w:proofErr w:type="spellEnd"/>
            <w:r w:rsidRPr="00F56661">
              <w:rPr>
                <w:rFonts w:cs="Linux Libertine"/>
                <w:sz w:val="22"/>
                <w:szCs w:val="22"/>
              </w:rPr>
              <w:t xml:space="preserve"> (RIP) / Moslem</w:t>
            </w:r>
          </w:p>
        </w:tc>
        <w:tc>
          <w:tcPr>
            <w:tcW w:w="2825" w:type="dxa"/>
          </w:tcPr>
          <w:p w14:paraId="55A4509B" w14:textId="77777777" w:rsidR="00C8473A" w:rsidRPr="00F56661" w:rsidRDefault="00C8473A" w:rsidP="00ED0FE2">
            <w:pPr>
              <w:rPr>
                <w:rFonts w:cs="Linux Libertine"/>
                <w:sz w:val="22"/>
                <w:szCs w:val="22"/>
              </w:rPr>
            </w:pPr>
            <w:r w:rsidRPr="00F56661">
              <w:rPr>
                <w:rFonts w:cs="Linux Libertine"/>
                <w:sz w:val="22"/>
                <w:szCs w:val="22"/>
              </w:rPr>
              <w:t>A Muslim person who drew a cross inside a mosque.</w:t>
            </w:r>
          </w:p>
        </w:tc>
        <w:tc>
          <w:tcPr>
            <w:tcW w:w="1839" w:type="dxa"/>
          </w:tcPr>
          <w:p w14:paraId="1BB52F3D" w14:textId="77777777" w:rsidR="00C8473A" w:rsidRPr="00F56661" w:rsidRDefault="00C8473A" w:rsidP="00ED0FE2">
            <w:pPr>
              <w:rPr>
                <w:rFonts w:cs="Linux Libertine"/>
                <w:sz w:val="22"/>
                <w:szCs w:val="22"/>
              </w:rPr>
            </w:pPr>
            <w:r w:rsidRPr="00F56661">
              <w:rPr>
                <w:rFonts w:cs="Linux Libertine"/>
                <w:sz w:val="22"/>
                <w:szCs w:val="22"/>
              </w:rPr>
              <w:t>A sentence of four months of incarceration.</w:t>
            </w:r>
          </w:p>
        </w:tc>
      </w:tr>
      <w:tr w:rsidR="00C8473A" w:rsidRPr="00F56661" w14:paraId="72616A66" w14:textId="77777777" w:rsidTr="00ED0FE2">
        <w:tc>
          <w:tcPr>
            <w:tcW w:w="481" w:type="dxa"/>
          </w:tcPr>
          <w:p w14:paraId="49CD3487" w14:textId="77777777" w:rsidR="00C8473A" w:rsidRPr="00F56661" w:rsidRDefault="00C8473A" w:rsidP="00ED0FE2">
            <w:pPr>
              <w:rPr>
                <w:rFonts w:cs="Linux Libertine"/>
                <w:sz w:val="22"/>
                <w:szCs w:val="22"/>
              </w:rPr>
            </w:pPr>
            <w:r w:rsidRPr="00F56661">
              <w:rPr>
                <w:rFonts w:cs="Linux Libertine"/>
                <w:sz w:val="22"/>
                <w:szCs w:val="22"/>
              </w:rPr>
              <w:lastRenderedPageBreak/>
              <w:t>7</w:t>
            </w:r>
          </w:p>
        </w:tc>
        <w:tc>
          <w:tcPr>
            <w:tcW w:w="952" w:type="dxa"/>
          </w:tcPr>
          <w:p w14:paraId="6064FE5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D7E9E56" w14:textId="77777777" w:rsidR="00C8473A" w:rsidRPr="00F56661" w:rsidRDefault="00C8473A" w:rsidP="00ED0FE2">
            <w:pPr>
              <w:rPr>
                <w:rFonts w:cs="Linux Libertine"/>
                <w:sz w:val="22"/>
                <w:szCs w:val="22"/>
              </w:rPr>
            </w:pPr>
            <w:proofErr w:type="spellStart"/>
            <w:r w:rsidRPr="00F56661">
              <w:rPr>
                <w:rFonts w:cs="Linux Libertine"/>
                <w:sz w:val="22"/>
                <w:szCs w:val="22"/>
              </w:rPr>
              <w:t>Garut</w:t>
            </w:r>
            <w:proofErr w:type="spellEnd"/>
            <w:r w:rsidRPr="00F56661">
              <w:rPr>
                <w:rFonts w:cs="Linux Libertine"/>
                <w:sz w:val="22"/>
                <w:szCs w:val="22"/>
              </w:rPr>
              <w:t xml:space="preserve"> District Court</w:t>
            </w:r>
          </w:p>
        </w:tc>
        <w:tc>
          <w:tcPr>
            <w:tcW w:w="1557" w:type="dxa"/>
          </w:tcPr>
          <w:p w14:paraId="1D8D0257" w14:textId="77777777" w:rsidR="00C8473A" w:rsidRPr="00F56661" w:rsidRDefault="00C8473A" w:rsidP="00ED0FE2">
            <w:pPr>
              <w:rPr>
                <w:rFonts w:cs="Linux Libertine"/>
                <w:sz w:val="22"/>
                <w:szCs w:val="22"/>
              </w:rPr>
            </w:pPr>
            <w:proofErr w:type="spellStart"/>
            <w:r w:rsidRPr="00F56661">
              <w:rPr>
                <w:rFonts w:cs="Linux Libertine"/>
                <w:sz w:val="22"/>
                <w:szCs w:val="22"/>
              </w:rPr>
              <w:t>Sensen</w:t>
            </w:r>
            <w:proofErr w:type="spellEnd"/>
            <w:r w:rsidRPr="00F56661">
              <w:rPr>
                <w:rFonts w:cs="Linux Libertine"/>
                <w:sz w:val="22"/>
                <w:szCs w:val="22"/>
              </w:rPr>
              <w:t xml:space="preserve"> </w:t>
            </w:r>
            <w:proofErr w:type="spellStart"/>
            <w:r w:rsidRPr="00F56661">
              <w:rPr>
                <w:rFonts w:cs="Linux Libertine"/>
                <w:sz w:val="22"/>
                <w:szCs w:val="22"/>
              </w:rPr>
              <w:t>Komara</w:t>
            </w:r>
            <w:proofErr w:type="spellEnd"/>
            <w:r w:rsidRPr="00F56661">
              <w:rPr>
                <w:rFonts w:cs="Linux Libertine"/>
                <w:sz w:val="22"/>
                <w:szCs w:val="22"/>
              </w:rPr>
              <w:t xml:space="preserve"> / Moslem minority</w:t>
            </w:r>
          </w:p>
        </w:tc>
        <w:tc>
          <w:tcPr>
            <w:tcW w:w="2825" w:type="dxa"/>
          </w:tcPr>
          <w:p w14:paraId="459F86D1" w14:textId="77777777" w:rsidR="00C8473A" w:rsidRPr="00F56661" w:rsidRDefault="00C8473A" w:rsidP="00ED0FE2">
            <w:pPr>
              <w:rPr>
                <w:rFonts w:cs="Linux Libertine"/>
                <w:sz w:val="22"/>
                <w:szCs w:val="22"/>
              </w:rPr>
            </w:pPr>
            <w:r w:rsidRPr="00F56661">
              <w:rPr>
                <w:rFonts w:cs="Linux Libertine"/>
                <w:sz w:val="22"/>
                <w:szCs w:val="22"/>
              </w:rPr>
              <w:t>A follower of Indonesian Islamic Nation.</w:t>
            </w:r>
          </w:p>
        </w:tc>
        <w:tc>
          <w:tcPr>
            <w:tcW w:w="1839" w:type="dxa"/>
          </w:tcPr>
          <w:p w14:paraId="1403D725" w14:textId="77777777" w:rsidR="00C8473A" w:rsidRPr="00F56661" w:rsidRDefault="00C8473A" w:rsidP="00ED0FE2">
            <w:pPr>
              <w:rPr>
                <w:rFonts w:cs="Linux Libertine"/>
                <w:sz w:val="22"/>
                <w:szCs w:val="22"/>
              </w:rPr>
            </w:pPr>
            <w:r w:rsidRPr="00F56661">
              <w:rPr>
                <w:rFonts w:cs="Linux Libertine"/>
                <w:sz w:val="22"/>
                <w:szCs w:val="22"/>
              </w:rPr>
              <w:t>1-year treatment in mental Institution</w:t>
            </w:r>
          </w:p>
        </w:tc>
      </w:tr>
      <w:tr w:rsidR="00C8473A" w:rsidRPr="00F56661" w14:paraId="780F93B9" w14:textId="77777777" w:rsidTr="00ED0FE2">
        <w:tc>
          <w:tcPr>
            <w:tcW w:w="481" w:type="dxa"/>
          </w:tcPr>
          <w:p w14:paraId="1E3BC198" w14:textId="77777777" w:rsidR="00C8473A" w:rsidRPr="00F56661" w:rsidRDefault="00C8473A" w:rsidP="00ED0FE2">
            <w:pPr>
              <w:rPr>
                <w:rFonts w:cs="Linux Libertine"/>
                <w:sz w:val="22"/>
                <w:szCs w:val="22"/>
              </w:rPr>
            </w:pPr>
            <w:r w:rsidRPr="00F56661">
              <w:rPr>
                <w:rFonts w:cs="Linux Libertine"/>
                <w:sz w:val="22"/>
                <w:szCs w:val="22"/>
              </w:rPr>
              <w:t>8</w:t>
            </w:r>
          </w:p>
        </w:tc>
        <w:tc>
          <w:tcPr>
            <w:tcW w:w="952" w:type="dxa"/>
          </w:tcPr>
          <w:p w14:paraId="757EA57A"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169F418B" w14:textId="77777777" w:rsidR="00C8473A" w:rsidRPr="00F56661" w:rsidRDefault="00C8473A" w:rsidP="00ED0FE2">
            <w:pPr>
              <w:rPr>
                <w:rFonts w:cs="Linux Libertine"/>
                <w:sz w:val="22"/>
                <w:szCs w:val="22"/>
              </w:rPr>
            </w:pPr>
            <w:proofErr w:type="spellStart"/>
            <w:r w:rsidRPr="00F56661">
              <w:rPr>
                <w:rFonts w:cs="Linux Libertine"/>
                <w:sz w:val="22"/>
                <w:szCs w:val="22"/>
              </w:rPr>
              <w:t>Sampang</w:t>
            </w:r>
            <w:proofErr w:type="spellEnd"/>
            <w:r w:rsidRPr="00F56661">
              <w:rPr>
                <w:rFonts w:cs="Linux Libertine"/>
                <w:sz w:val="22"/>
                <w:szCs w:val="22"/>
              </w:rPr>
              <w:t xml:space="preserve"> District Court</w:t>
            </w:r>
          </w:p>
        </w:tc>
        <w:tc>
          <w:tcPr>
            <w:tcW w:w="1557" w:type="dxa"/>
          </w:tcPr>
          <w:p w14:paraId="76A22DA9" w14:textId="77777777" w:rsidR="00C8473A" w:rsidRPr="00F56661" w:rsidRDefault="00C8473A" w:rsidP="00ED0FE2">
            <w:pPr>
              <w:rPr>
                <w:rFonts w:cs="Linux Libertine"/>
                <w:sz w:val="22"/>
                <w:szCs w:val="22"/>
              </w:rPr>
            </w:pPr>
            <w:proofErr w:type="spellStart"/>
            <w:r w:rsidRPr="00F56661">
              <w:rPr>
                <w:rFonts w:cs="Linux Libertine"/>
                <w:sz w:val="22"/>
                <w:szCs w:val="22"/>
              </w:rPr>
              <w:t>Tajul</w:t>
            </w:r>
            <w:proofErr w:type="spellEnd"/>
            <w:r w:rsidRPr="00F56661">
              <w:rPr>
                <w:rFonts w:cs="Linux Libertine"/>
                <w:sz w:val="22"/>
                <w:szCs w:val="22"/>
              </w:rPr>
              <w:t xml:space="preserve"> </w:t>
            </w:r>
            <w:proofErr w:type="spellStart"/>
            <w:r w:rsidRPr="00F56661">
              <w:rPr>
                <w:rFonts w:cs="Linux Libertine"/>
                <w:sz w:val="22"/>
                <w:szCs w:val="22"/>
              </w:rPr>
              <w:t>Muluk</w:t>
            </w:r>
            <w:proofErr w:type="spellEnd"/>
            <w:r w:rsidRPr="00F56661">
              <w:rPr>
                <w:rFonts w:cs="Linux Libertine"/>
                <w:sz w:val="22"/>
                <w:szCs w:val="22"/>
              </w:rPr>
              <w:t xml:space="preserve"> / Moslem minority</w:t>
            </w:r>
          </w:p>
        </w:tc>
        <w:tc>
          <w:tcPr>
            <w:tcW w:w="2825" w:type="dxa"/>
          </w:tcPr>
          <w:p w14:paraId="46BEA721" w14:textId="77777777" w:rsidR="00C8473A" w:rsidRPr="00F56661" w:rsidRDefault="00C8473A" w:rsidP="00ED0FE2">
            <w:pPr>
              <w:rPr>
                <w:rFonts w:cs="Linux Libertine"/>
                <w:sz w:val="22"/>
                <w:szCs w:val="22"/>
              </w:rPr>
            </w:pPr>
            <w:r w:rsidRPr="00F56661">
              <w:rPr>
                <w:rFonts w:cs="Linux Libertine"/>
                <w:sz w:val="22"/>
                <w:szCs w:val="22"/>
              </w:rPr>
              <w:t>A Shia leader</w:t>
            </w:r>
          </w:p>
        </w:tc>
        <w:tc>
          <w:tcPr>
            <w:tcW w:w="1839" w:type="dxa"/>
          </w:tcPr>
          <w:p w14:paraId="1B1E64D9" w14:textId="77777777" w:rsidR="00C8473A" w:rsidRPr="00F56661" w:rsidRDefault="00C8473A" w:rsidP="00ED0FE2">
            <w:pPr>
              <w:rPr>
                <w:rFonts w:cs="Linux Libertine"/>
                <w:sz w:val="22"/>
                <w:szCs w:val="22"/>
              </w:rPr>
            </w:pPr>
            <w:r w:rsidRPr="00F56661">
              <w:rPr>
                <w:rFonts w:cs="Linux Libertine"/>
                <w:sz w:val="22"/>
                <w:szCs w:val="22"/>
              </w:rPr>
              <w:t>A sentence of 1-year incarceration  and Increased to four years by High Court</w:t>
            </w:r>
          </w:p>
        </w:tc>
      </w:tr>
      <w:tr w:rsidR="00C8473A" w:rsidRPr="00F56661" w14:paraId="0BC27CF2" w14:textId="77777777" w:rsidTr="00ED0FE2">
        <w:tc>
          <w:tcPr>
            <w:tcW w:w="481" w:type="dxa"/>
          </w:tcPr>
          <w:p w14:paraId="08A31792" w14:textId="77777777" w:rsidR="00C8473A" w:rsidRPr="00F56661" w:rsidRDefault="00C8473A" w:rsidP="00ED0FE2">
            <w:pPr>
              <w:rPr>
                <w:rFonts w:cs="Linux Libertine"/>
                <w:sz w:val="22"/>
                <w:szCs w:val="22"/>
              </w:rPr>
            </w:pPr>
            <w:r w:rsidRPr="00F56661">
              <w:rPr>
                <w:rFonts w:cs="Linux Libertine"/>
                <w:sz w:val="22"/>
                <w:szCs w:val="22"/>
              </w:rPr>
              <w:t>9</w:t>
            </w:r>
          </w:p>
        </w:tc>
        <w:tc>
          <w:tcPr>
            <w:tcW w:w="952" w:type="dxa"/>
          </w:tcPr>
          <w:p w14:paraId="73CBFD26" w14:textId="77777777" w:rsidR="00C8473A" w:rsidRPr="00F56661" w:rsidRDefault="00C8473A" w:rsidP="00ED0FE2">
            <w:pPr>
              <w:rPr>
                <w:rFonts w:cs="Linux Libertine"/>
                <w:sz w:val="22"/>
                <w:szCs w:val="22"/>
              </w:rPr>
            </w:pPr>
            <w:r w:rsidRPr="00F56661">
              <w:rPr>
                <w:rFonts w:cs="Linux Libertine"/>
                <w:sz w:val="22"/>
                <w:szCs w:val="22"/>
              </w:rPr>
              <w:t>2012</w:t>
            </w:r>
          </w:p>
        </w:tc>
        <w:tc>
          <w:tcPr>
            <w:tcW w:w="1696" w:type="dxa"/>
          </w:tcPr>
          <w:p w14:paraId="73BB9516" w14:textId="77777777" w:rsidR="00C8473A" w:rsidRPr="00F56661" w:rsidRDefault="00C8473A" w:rsidP="00ED0FE2">
            <w:pPr>
              <w:rPr>
                <w:rFonts w:cs="Linux Libertine"/>
                <w:sz w:val="22"/>
                <w:szCs w:val="22"/>
              </w:rPr>
            </w:pPr>
            <w:proofErr w:type="spellStart"/>
            <w:r w:rsidRPr="00F56661">
              <w:rPr>
                <w:rFonts w:cs="Linux Libertine"/>
                <w:sz w:val="22"/>
                <w:szCs w:val="22"/>
              </w:rPr>
              <w:t>Dompu</w:t>
            </w:r>
            <w:proofErr w:type="spellEnd"/>
            <w:r w:rsidRPr="00F56661">
              <w:rPr>
                <w:rFonts w:cs="Linux Libertine"/>
                <w:sz w:val="22"/>
                <w:szCs w:val="22"/>
              </w:rPr>
              <w:t xml:space="preserve"> District Court</w:t>
            </w:r>
          </w:p>
        </w:tc>
        <w:tc>
          <w:tcPr>
            <w:tcW w:w="1557" w:type="dxa"/>
          </w:tcPr>
          <w:p w14:paraId="7E53579D" w14:textId="77777777" w:rsidR="00C8473A" w:rsidRPr="00F56661" w:rsidRDefault="00C8473A" w:rsidP="00ED0FE2">
            <w:pPr>
              <w:rPr>
                <w:rFonts w:cs="Linux Libertine"/>
                <w:sz w:val="22"/>
                <w:szCs w:val="22"/>
              </w:rPr>
            </w:pPr>
            <w:r w:rsidRPr="00F56661">
              <w:rPr>
                <w:rFonts w:cs="Linux Libertine"/>
                <w:sz w:val="22"/>
                <w:szCs w:val="22"/>
              </w:rPr>
              <w:t xml:space="preserve">Charles </w:t>
            </w:r>
            <w:proofErr w:type="spellStart"/>
            <w:r w:rsidRPr="00F56661">
              <w:rPr>
                <w:rFonts w:cs="Linux Libertine"/>
                <w:sz w:val="22"/>
                <w:szCs w:val="22"/>
              </w:rPr>
              <w:t>Sitorus</w:t>
            </w:r>
            <w:proofErr w:type="spellEnd"/>
            <w:r w:rsidRPr="00F56661">
              <w:rPr>
                <w:rFonts w:cs="Linux Libertine"/>
                <w:sz w:val="22"/>
                <w:szCs w:val="22"/>
              </w:rPr>
              <w:t xml:space="preserve"> / Christian</w:t>
            </w:r>
          </w:p>
        </w:tc>
        <w:tc>
          <w:tcPr>
            <w:tcW w:w="2825" w:type="dxa"/>
          </w:tcPr>
          <w:p w14:paraId="5E550E28" w14:textId="77777777" w:rsidR="00C8473A" w:rsidRPr="00F56661" w:rsidRDefault="00C8473A" w:rsidP="00ED0FE2">
            <w:pPr>
              <w:rPr>
                <w:rFonts w:cs="Linux Libertine"/>
                <w:sz w:val="22"/>
                <w:szCs w:val="22"/>
              </w:rPr>
            </w:pPr>
            <w:r w:rsidRPr="00F56661">
              <w:rPr>
                <w:rFonts w:cs="Linux Libertine"/>
                <w:sz w:val="22"/>
                <w:szCs w:val="22"/>
              </w:rPr>
              <w:t>Christianity Teaching of Kindness Books distribution</w:t>
            </w:r>
          </w:p>
        </w:tc>
        <w:tc>
          <w:tcPr>
            <w:tcW w:w="1839" w:type="dxa"/>
          </w:tcPr>
          <w:p w14:paraId="000CF292" w14:textId="77777777" w:rsidR="00C8473A" w:rsidRPr="00F56661" w:rsidRDefault="00C8473A" w:rsidP="00ED0FE2">
            <w:pPr>
              <w:rPr>
                <w:rFonts w:cs="Linux Libertine"/>
                <w:sz w:val="22"/>
                <w:szCs w:val="22"/>
              </w:rPr>
            </w:pPr>
            <w:r w:rsidRPr="00F56661">
              <w:rPr>
                <w:rFonts w:cs="Linux Libertine"/>
                <w:sz w:val="22"/>
                <w:szCs w:val="22"/>
              </w:rPr>
              <w:t xml:space="preserve">A sentence of 1-year and two months incarceration  </w:t>
            </w:r>
          </w:p>
        </w:tc>
      </w:tr>
      <w:tr w:rsidR="00C8473A" w:rsidRPr="00F56661" w14:paraId="1CCB06B5" w14:textId="77777777" w:rsidTr="00ED0FE2">
        <w:tc>
          <w:tcPr>
            <w:tcW w:w="481" w:type="dxa"/>
          </w:tcPr>
          <w:p w14:paraId="3F400258" w14:textId="77777777" w:rsidR="00C8473A" w:rsidRPr="00F56661" w:rsidRDefault="00C8473A" w:rsidP="00ED0FE2">
            <w:pPr>
              <w:rPr>
                <w:rFonts w:cs="Linux Libertine"/>
                <w:sz w:val="22"/>
                <w:szCs w:val="22"/>
              </w:rPr>
            </w:pPr>
            <w:r w:rsidRPr="00F56661">
              <w:rPr>
                <w:rFonts w:cs="Linux Libertine"/>
                <w:sz w:val="22"/>
                <w:szCs w:val="22"/>
              </w:rPr>
              <w:t>10</w:t>
            </w:r>
          </w:p>
        </w:tc>
        <w:tc>
          <w:tcPr>
            <w:tcW w:w="952" w:type="dxa"/>
          </w:tcPr>
          <w:p w14:paraId="15A6B47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7662055" w14:textId="77777777" w:rsidR="00C8473A" w:rsidRPr="00F56661" w:rsidRDefault="00C8473A" w:rsidP="00ED0FE2">
            <w:pPr>
              <w:rPr>
                <w:rFonts w:cs="Linux Libertine"/>
                <w:sz w:val="22"/>
                <w:szCs w:val="22"/>
              </w:rPr>
            </w:pPr>
            <w:proofErr w:type="spellStart"/>
            <w:r w:rsidRPr="00F56661">
              <w:rPr>
                <w:rFonts w:cs="Linux Libertine"/>
                <w:sz w:val="22"/>
                <w:szCs w:val="22"/>
              </w:rPr>
              <w:t>Kalabahi</w:t>
            </w:r>
            <w:proofErr w:type="spellEnd"/>
            <w:r w:rsidRPr="00F56661">
              <w:rPr>
                <w:rFonts w:cs="Linux Libertine"/>
                <w:sz w:val="22"/>
                <w:szCs w:val="22"/>
              </w:rPr>
              <w:t xml:space="preserve"> District Court</w:t>
            </w:r>
          </w:p>
        </w:tc>
        <w:tc>
          <w:tcPr>
            <w:tcW w:w="1557" w:type="dxa"/>
          </w:tcPr>
          <w:p w14:paraId="63F33451" w14:textId="77777777" w:rsidR="00C8473A" w:rsidRPr="00F56661" w:rsidRDefault="00C8473A" w:rsidP="00ED0FE2">
            <w:pPr>
              <w:rPr>
                <w:rFonts w:cs="Linux Libertine"/>
                <w:sz w:val="22"/>
                <w:szCs w:val="22"/>
              </w:rPr>
            </w:pPr>
            <w:r w:rsidRPr="00F56661">
              <w:rPr>
                <w:rFonts w:cs="Linux Libertine"/>
                <w:sz w:val="22"/>
                <w:szCs w:val="22"/>
              </w:rPr>
              <w:t xml:space="preserve">Alfred </w:t>
            </w:r>
            <w:proofErr w:type="spellStart"/>
            <w:r w:rsidRPr="00F56661">
              <w:rPr>
                <w:rFonts w:cs="Linux Libertine"/>
                <w:sz w:val="22"/>
                <w:szCs w:val="22"/>
              </w:rPr>
              <w:t>Waang</w:t>
            </w:r>
            <w:proofErr w:type="spellEnd"/>
            <w:r w:rsidRPr="00F56661">
              <w:rPr>
                <w:rFonts w:cs="Linux Libertine"/>
                <w:sz w:val="22"/>
                <w:szCs w:val="22"/>
              </w:rPr>
              <w:t xml:space="preserve"> / Christian</w:t>
            </w:r>
          </w:p>
        </w:tc>
        <w:tc>
          <w:tcPr>
            <w:tcW w:w="2825" w:type="dxa"/>
          </w:tcPr>
          <w:p w14:paraId="042B06A8" w14:textId="77777777" w:rsidR="00C8473A" w:rsidRPr="00F56661" w:rsidRDefault="00C8473A" w:rsidP="00ED0FE2">
            <w:pPr>
              <w:rPr>
                <w:rFonts w:cs="Linux Libertine"/>
                <w:sz w:val="22"/>
                <w:szCs w:val="22"/>
              </w:rPr>
            </w:pPr>
            <w:r w:rsidRPr="00F56661">
              <w:rPr>
                <w:rFonts w:cs="Linux Libertine"/>
                <w:sz w:val="22"/>
                <w:szCs w:val="22"/>
              </w:rPr>
              <w:t xml:space="preserve">Forced a </w:t>
            </w:r>
            <w:proofErr w:type="spellStart"/>
            <w:r w:rsidRPr="00F56661">
              <w:rPr>
                <w:rFonts w:cs="Linux Libertine"/>
                <w:sz w:val="22"/>
                <w:szCs w:val="22"/>
              </w:rPr>
              <w:t>moslem</w:t>
            </w:r>
            <w:proofErr w:type="spellEnd"/>
            <w:r w:rsidRPr="00F56661">
              <w:rPr>
                <w:rFonts w:cs="Linux Libertine"/>
                <w:sz w:val="22"/>
                <w:szCs w:val="22"/>
              </w:rPr>
              <w:t xml:space="preserve"> kid to eat pork.</w:t>
            </w:r>
          </w:p>
        </w:tc>
        <w:tc>
          <w:tcPr>
            <w:tcW w:w="1839" w:type="dxa"/>
          </w:tcPr>
          <w:p w14:paraId="01AB1ED8" w14:textId="77777777" w:rsidR="00C8473A" w:rsidRPr="00F56661" w:rsidRDefault="00C8473A" w:rsidP="00ED0FE2">
            <w:pPr>
              <w:rPr>
                <w:rFonts w:cs="Linux Libertine"/>
                <w:sz w:val="22"/>
                <w:szCs w:val="22"/>
              </w:rPr>
            </w:pPr>
            <w:r w:rsidRPr="00F56661">
              <w:rPr>
                <w:rFonts w:cs="Linux Libertine"/>
                <w:sz w:val="22"/>
                <w:szCs w:val="22"/>
              </w:rPr>
              <w:t>A sentence of one year of incarceration.</w:t>
            </w:r>
          </w:p>
        </w:tc>
      </w:tr>
      <w:tr w:rsidR="00C8473A" w:rsidRPr="00F56661" w14:paraId="29CC8063" w14:textId="77777777" w:rsidTr="00ED0FE2">
        <w:tc>
          <w:tcPr>
            <w:tcW w:w="481" w:type="dxa"/>
          </w:tcPr>
          <w:p w14:paraId="33CD171D" w14:textId="77777777" w:rsidR="00C8473A" w:rsidRPr="00F56661" w:rsidRDefault="00C8473A" w:rsidP="00ED0FE2">
            <w:pPr>
              <w:rPr>
                <w:rFonts w:cs="Linux Libertine"/>
                <w:sz w:val="22"/>
                <w:szCs w:val="22"/>
              </w:rPr>
            </w:pPr>
            <w:r w:rsidRPr="00F56661">
              <w:rPr>
                <w:rFonts w:cs="Linux Libertine"/>
                <w:sz w:val="22"/>
                <w:szCs w:val="22"/>
              </w:rPr>
              <w:t>11</w:t>
            </w:r>
          </w:p>
        </w:tc>
        <w:tc>
          <w:tcPr>
            <w:tcW w:w="952" w:type="dxa"/>
          </w:tcPr>
          <w:p w14:paraId="5DFC7758" w14:textId="77777777" w:rsidR="00C8473A" w:rsidRPr="00F56661" w:rsidRDefault="00C8473A" w:rsidP="00ED0FE2">
            <w:pPr>
              <w:rPr>
                <w:rFonts w:cs="Linux Libertine"/>
                <w:sz w:val="22"/>
                <w:szCs w:val="22"/>
              </w:rPr>
            </w:pPr>
            <w:r w:rsidRPr="00F56661">
              <w:rPr>
                <w:rFonts w:cs="Linux Libertine"/>
                <w:sz w:val="22"/>
                <w:szCs w:val="22"/>
              </w:rPr>
              <w:t>2013</w:t>
            </w:r>
          </w:p>
        </w:tc>
        <w:tc>
          <w:tcPr>
            <w:tcW w:w="1696" w:type="dxa"/>
          </w:tcPr>
          <w:p w14:paraId="397B5392" w14:textId="77777777" w:rsidR="00C8473A" w:rsidRPr="00F56661" w:rsidRDefault="00C8473A" w:rsidP="00ED0FE2">
            <w:pPr>
              <w:rPr>
                <w:rFonts w:cs="Linux Libertine"/>
                <w:sz w:val="22"/>
                <w:szCs w:val="22"/>
              </w:rPr>
            </w:pPr>
            <w:r w:rsidRPr="00F56661">
              <w:rPr>
                <w:rFonts w:cs="Linux Libertine"/>
                <w:sz w:val="22"/>
                <w:szCs w:val="22"/>
              </w:rPr>
              <w:t>District Court Denpasar</w:t>
            </w:r>
          </w:p>
        </w:tc>
        <w:tc>
          <w:tcPr>
            <w:tcW w:w="1557" w:type="dxa"/>
          </w:tcPr>
          <w:p w14:paraId="4B41D165" w14:textId="77777777" w:rsidR="00C8473A" w:rsidRPr="00F56661" w:rsidRDefault="00C8473A" w:rsidP="00ED0FE2">
            <w:pPr>
              <w:rPr>
                <w:rFonts w:cs="Linux Libertine"/>
                <w:sz w:val="22"/>
                <w:szCs w:val="22"/>
              </w:rPr>
            </w:pPr>
            <w:proofErr w:type="spellStart"/>
            <w:r w:rsidRPr="00F56661">
              <w:rPr>
                <w:rFonts w:cs="Linux Libertine"/>
                <w:sz w:val="22"/>
                <w:szCs w:val="22"/>
              </w:rPr>
              <w:t>Rusgiani</w:t>
            </w:r>
            <w:proofErr w:type="spellEnd"/>
            <w:r w:rsidRPr="00F56661">
              <w:rPr>
                <w:rFonts w:cs="Linux Libertine"/>
                <w:sz w:val="22"/>
                <w:szCs w:val="22"/>
              </w:rPr>
              <w:t xml:space="preserve"> / Christian</w:t>
            </w:r>
          </w:p>
        </w:tc>
        <w:tc>
          <w:tcPr>
            <w:tcW w:w="2825" w:type="dxa"/>
          </w:tcPr>
          <w:p w14:paraId="370AE2DD" w14:textId="77777777" w:rsidR="00C8473A" w:rsidRPr="00F56661" w:rsidRDefault="00C8473A" w:rsidP="00ED0FE2">
            <w:pPr>
              <w:rPr>
                <w:rFonts w:cs="Linux Libertine"/>
                <w:sz w:val="22"/>
                <w:szCs w:val="22"/>
              </w:rPr>
            </w:pPr>
            <w:r w:rsidRPr="00F56661">
              <w:rPr>
                <w:rFonts w:cs="Linux Libertine"/>
                <w:sz w:val="22"/>
                <w:szCs w:val="22"/>
              </w:rPr>
              <w:t>Disrupt the harmony amongst religious communities and could potentially dishonor the Hindu religion.</w:t>
            </w:r>
          </w:p>
        </w:tc>
        <w:tc>
          <w:tcPr>
            <w:tcW w:w="1839" w:type="dxa"/>
          </w:tcPr>
          <w:p w14:paraId="37AE0397" w14:textId="77777777" w:rsidR="00C8473A" w:rsidRPr="00F56661" w:rsidRDefault="00C8473A" w:rsidP="00ED0FE2">
            <w:pPr>
              <w:rPr>
                <w:rFonts w:cs="Linux Libertine"/>
                <w:sz w:val="22"/>
                <w:szCs w:val="22"/>
              </w:rPr>
            </w:pPr>
            <w:r w:rsidRPr="00F56661">
              <w:rPr>
                <w:rFonts w:cs="Linux Libertine"/>
                <w:sz w:val="22"/>
                <w:szCs w:val="22"/>
              </w:rPr>
              <w:t>One year and 2 months of incarceration.</w:t>
            </w:r>
          </w:p>
        </w:tc>
      </w:tr>
      <w:tr w:rsidR="00C8473A" w:rsidRPr="00F56661" w14:paraId="088905C6" w14:textId="77777777" w:rsidTr="00ED0FE2">
        <w:tc>
          <w:tcPr>
            <w:tcW w:w="481" w:type="dxa"/>
          </w:tcPr>
          <w:p w14:paraId="25662936" w14:textId="77777777" w:rsidR="00C8473A" w:rsidRPr="00F56661" w:rsidRDefault="00C8473A" w:rsidP="00ED0FE2">
            <w:pPr>
              <w:rPr>
                <w:rFonts w:cs="Linux Libertine"/>
                <w:sz w:val="22"/>
                <w:szCs w:val="22"/>
              </w:rPr>
            </w:pPr>
            <w:r w:rsidRPr="00F56661">
              <w:rPr>
                <w:rFonts w:cs="Linux Libertine"/>
                <w:sz w:val="22"/>
                <w:szCs w:val="22"/>
              </w:rPr>
              <w:t>12</w:t>
            </w:r>
          </w:p>
        </w:tc>
        <w:tc>
          <w:tcPr>
            <w:tcW w:w="952" w:type="dxa"/>
          </w:tcPr>
          <w:p w14:paraId="5B47CEE3" w14:textId="77777777" w:rsidR="00C8473A" w:rsidRPr="00F56661" w:rsidRDefault="00C8473A" w:rsidP="00ED0FE2">
            <w:pPr>
              <w:rPr>
                <w:rFonts w:cs="Linux Libertine"/>
                <w:sz w:val="22"/>
                <w:szCs w:val="22"/>
              </w:rPr>
            </w:pPr>
            <w:r w:rsidRPr="00F56661">
              <w:rPr>
                <w:rFonts w:cs="Linux Libertine"/>
                <w:sz w:val="22"/>
                <w:szCs w:val="22"/>
              </w:rPr>
              <w:t>2018</w:t>
            </w:r>
          </w:p>
        </w:tc>
        <w:tc>
          <w:tcPr>
            <w:tcW w:w="1696" w:type="dxa"/>
          </w:tcPr>
          <w:p w14:paraId="6CD8C53C" w14:textId="77777777" w:rsidR="00C8473A" w:rsidRPr="00F56661" w:rsidRDefault="00C8473A" w:rsidP="00ED0FE2">
            <w:pPr>
              <w:rPr>
                <w:rFonts w:cs="Linux Libertine"/>
                <w:sz w:val="22"/>
                <w:szCs w:val="22"/>
              </w:rPr>
            </w:pPr>
            <w:r w:rsidRPr="00F56661">
              <w:rPr>
                <w:rFonts w:cs="Linux Libertine"/>
                <w:sz w:val="22"/>
                <w:szCs w:val="22"/>
              </w:rPr>
              <w:t>Medan District Court</w:t>
            </w:r>
          </w:p>
        </w:tc>
        <w:tc>
          <w:tcPr>
            <w:tcW w:w="1557" w:type="dxa"/>
          </w:tcPr>
          <w:p w14:paraId="531388C7" w14:textId="77777777" w:rsidR="00C8473A" w:rsidRPr="00F56661" w:rsidRDefault="00C8473A" w:rsidP="00ED0FE2">
            <w:pPr>
              <w:rPr>
                <w:rFonts w:cs="Linux Libertine"/>
                <w:sz w:val="22"/>
                <w:szCs w:val="22"/>
              </w:rPr>
            </w:pPr>
            <w:r w:rsidRPr="00F56661">
              <w:rPr>
                <w:rFonts w:cs="Linux Libertine"/>
                <w:sz w:val="22"/>
                <w:szCs w:val="22"/>
              </w:rPr>
              <w:t>Meiliana / Buddhist</w:t>
            </w:r>
          </w:p>
        </w:tc>
        <w:tc>
          <w:tcPr>
            <w:tcW w:w="2825" w:type="dxa"/>
          </w:tcPr>
          <w:p w14:paraId="2F732F68" w14:textId="77777777" w:rsidR="00C8473A" w:rsidRPr="00F56661" w:rsidRDefault="00C8473A" w:rsidP="00ED0FE2">
            <w:pPr>
              <w:rPr>
                <w:rFonts w:cs="Linux Libertine"/>
                <w:sz w:val="22"/>
                <w:szCs w:val="22"/>
              </w:rPr>
            </w:pPr>
            <w:r w:rsidRPr="00F56661">
              <w:rPr>
                <w:rFonts w:cs="Linux Libertine"/>
                <w:sz w:val="22"/>
                <w:szCs w:val="22"/>
              </w:rPr>
              <w:t xml:space="preserve">Complaining to a mosque’s admin for setting the mosque’s loudspeaker </w:t>
            </w:r>
            <w:r>
              <w:rPr>
                <w:rFonts w:cs="Linux Libertine"/>
                <w:sz w:val="22"/>
                <w:szCs w:val="22"/>
              </w:rPr>
              <w:t xml:space="preserve">too loudly </w:t>
            </w:r>
            <w:r w:rsidRPr="00F56661">
              <w:rPr>
                <w:rFonts w:cs="Linux Libertine"/>
                <w:sz w:val="22"/>
                <w:szCs w:val="22"/>
              </w:rPr>
              <w:t xml:space="preserve">for </w:t>
            </w:r>
            <w:proofErr w:type="spellStart"/>
            <w:r w:rsidRPr="00F56661">
              <w:rPr>
                <w:rFonts w:cs="Linux Libertine"/>
                <w:sz w:val="22"/>
                <w:szCs w:val="22"/>
              </w:rPr>
              <w:t>Athan</w:t>
            </w:r>
            <w:proofErr w:type="spellEnd"/>
            <w:r>
              <w:rPr>
                <w:rFonts w:cs="Linux Libertine"/>
                <w:sz w:val="22"/>
                <w:szCs w:val="22"/>
              </w:rPr>
              <w:t>.</w:t>
            </w:r>
          </w:p>
        </w:tc>
        <w:tc>
          <w:tcPr>
            <w:tcW w:w="1839" w:type="dxa"/>
          </w:tcPr>
          <w:p w14:paraId="70EE7EF2" w14:textId="77777777" w:rsidR="00C8473A" w:rsidRPr="00F56661" w:rsidRDefault="00C8473A" w:rsidP="00ED0FE2">
            <w:pPr>
              <w:rPr>
                <w:rFonts w:cs="Linux Libertine"/>
                <w:sz w:val="22"/>
                <w:szCs w:val="22"/>
              </w:rPr>
            </w:pPr>
            <w:r w:rsidRPr="00F56661">
              <w:rPr>
                <w:rFonts w:cs="Linux Libertine"/>
                <w:sz w:val="22"/>
                <w:szCs w:val="22"/>
              </w:rPr>
              <w:t>A sentence of 1 year and 6 months incarceration.</w:t>
            </w:r>
          </w:p>
        </w:tc>
      </w:tr>
    </w:tbl>
    <w:p w14:paraId="0BAF3A26" w14:textId="77777777" w:rsidR="00C8473A" w:rsidRDefault="00C8473A" w:rsidP="00C8473A">
      <w:pPr>
        <w:rPr>
          <w:lang w:bidi="th-TH"/>
        </w:rPr>
      </w:pPr>
    </w:p>
    <w:p w14:paraId="5C5686A4" w14:textId="77777777" w:rsidR="00C8473A" w:rsidRPr="00672A6A" w:rsidRDefault="00C8473A" w:rsidP="00C8473A">
      <w:pPr>
        <w:pStyle w:val="ParagraphNormal"/>
        <w:rPr>
          <w:rFonts w:cs="Linux Libertine"/>
          <w:lang w:val="en-US"/>
        </w:rPr>
      </w:pPr>
    </w:p>
    <w:p w14:paraId="7E781C50"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672A6A"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672A6A" w:rsidRDefault="00C8473A" w:rsidP="00ED0FE2">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672A6A" w:rsidRDefault="00C8473A" w:rsidP="00ED0FE2">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672A6A" w:rsidRDefault="00C8473A" w:rsidP="00ED0FE2">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672A6A" w:rsidRDefault="00C8473A" w:rsidP="00ED0FE2">
            <w:pPr>
              <w:ind w:left="48" w:right="161"/>
              <w:jc w:val="both"/>
              <w:rPr>
                <w:rFonts w:cs="Linux Libertine"/>
                <w:sz w:val="18"/>
                <w:szCs w:val="18"/>
              </w:rPr>
            </w:pPr>
            <w:r w:rsidRPr="00672A6A">
              <w:rPr>
                <w:rFonts w:cs="Linux Libertine"/>
                <w:sz w:val="18"/>
                <w:szCs w:val="18"/>
              </w:rPr>
              <w:t>Punishment</w:t>
            </w:r>
          </w:p>
        </w:tc>
      </w:tr>
      <w:tr w:rsidR="00C8473A" w:rsidRPr="00672A6A"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672A6A" w:rsidRDefault="00C8473A" w:rsidP="00ED0FE2">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672A6A" w:rsidRDefault="00C8473A" w:rsidP="00ED0FE2">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672A6A" w:rsidRDefault="00C8473A" w:rsidP="00ED0FE2">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672A6A" w:rsidRDefault="00C8473A" w:rsidP="00ED0FE2">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672A6A" w:rsidRDefault="00C8473A" w:rsidP="00ED0FE2">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672A6A" w:rsidRDefault="00C8473A" w:rsidP="00ED0FE2">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672A6A" w:rsidRDefault="00C8473A" w:rsidP="00ED0FE2">
            <w:pPr>
              <w:ind w:right="87"/>
              <w:rPr>
                <w:rFonts w:cs="Linux Libertine"/>
                <w:sz w:val="18"/>
                <w:szCs w:val="18"/>
              </w:rPr>
            </w:pPr>
            <w:r w:rsidRPr="00672A6A">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672A6A" w:rsidRDefault="00C8473A" w:rsidP="00ED0FE2">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672A6A" w:rsidRDefault="00C8473A" w:rsidP="00ED0FE2">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672A6A" w:rsidRDefault="00C8473A" w:rsidP="00ED0FE2">
            <w:pPr>
              <w:ind w:left="48" w:right="161"/>
              <w:rPr>
                <w:rFonts w:cs="Linux Libertine"/>
                <w:sz w:val="18"/>
                <w:szCs w:val="18"/>
              </w:rPr>
            </w:pPr>
            <w:r w:rsidRPr="00672A6A">
              <w:rPr>
                <w:rFonts w:cs="Linux Libertine"/>
                <w:sz w:val="18"/>
                <w:szCs w:val="18"/>
              </w:rPr>
              <w:t>2 years sentence</w:t>
            </w:r>
          </w:p>
        </w:tc>
      </w:tr>
      <w:tr w:rsidR="00C8473A" w:rsidRPr="00672A6A"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672A6A" w:rsidRDefault="00C8473A" w:rsidP="00ED0FE2">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672A6A" w:rsidRDefault="00C8473A" w:rsidP="00ED0FE2">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672A6A" w:rsidRDefault="00C8473A" w:rsidP="00ED0FE2">
            <w:pPr>
              <w:ind w:left="48" w:right="161"/>
              <w:rPr>
                <w:rFonts w:cs="Linux Libertine"/>
                <w:sz w:val="18"/>
                <w:szCs w:val="18"/>
              </w:rPr>
            </w:pPr>
            <w:r w:rsidRPr="00672A6A">
              <w:rPr>
                <w:rFonts w:cs="Linux Libertine"/>
                <w:sz w:val="18"/>
                <w:szCs w:val="18"/>
              </w:rPr>
              <w:t>4 years sentence</w:t>
            </w:r>
          </w:p>
        </w:tc>
      </w:tr>
      <w:tr w:rsidR="00C8473A" w:rsidRPr="00672A6A"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672A6A" w:rsidRDefault="00C8473A" w:rsidP="00ED0FE2">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672A6A" w:rsidRDefault="00C8473A" w:rsidP="00ED0FE2">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672A6A" w:rsidRDefault="00C8473A" w:rsidP="00ED0FE2">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672A6A" w:rsidRDefault="00C8473A" w:rsidP="00ED0FE2">
            <w:pPr>
              <w:ind w:left="48" w:right="161"/>
              <w:rPr>
                <w:rFonts w:cs="Linux Libertine"/>
                <w:sz w:val="18"/>
                <w:szCs w:val="18"/>
              </w:rPr>
            </w:pPr>
            <w:r w:rsidRPr="00672A6A">
              <w:rPr>
                <w:rFonts w:cs="Linux Libertine"/>
                <w:sz w:val="18"/>
                <w:szCs w:val="18"/>
              </w:rPr>
              <w:t>3 years and 6 months sentence</w:t>
            </w:r>
          </w:p>
        </w:tc>
      </w:tr>
      <w:tr w:rsidR="00C8473A" w:rsidRPr="00672A6A"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672A6A" w:rsidRDefault="00C8473A" w:rsidP="00ED0FE2">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672A6A" w:rsidRDefault="00C8473A" w:rsidP="00ED0FE2">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672A6A" w:rsidRDefault="00C8473A" w:rsidP="00ED0FE2">
            <w:pPr>
              <w:ind w:left="48" w:right="161"/>
              <w:rPr>
                <w:rFonts w:cs="Linux Libertine"/>
                <w:sz w:val="18"/>
                <w:szCs w:val="18"/>
              </w:rPr>
            </w:pPr>
            <w:r w:rsidRPr="00672A6A">
              <w:rPr>
                <w:rFonts w:cs="Linux Libertine"/>
                <w:sz w:val="18"/>
                <w:szCs w:val="18"/>
              </w:rPr>
              <w:t>3 years sentence</w:t>
            </w:r>
          </w:p>
        </w:tc>
      </w:tr>
      <w:tr w:rsidR="00C8473A" w:rsidRPr="00672A6A"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672A6A" w:rsidRDefault="00C8473A" w:rsidP="00ED0FE2">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672A6A" w:rsidRDefault="00C8473A" w:rsidP="00ED0FE2">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672A6A" w:rsidRDefault="00C8473A" w:rsidP="00ED0FE2">
            <w:pPr>
              <w:ind w:left="48" w:right="161"/>
              <w:rPr>
                <w:rFonts w:cs="Linux Libertine"/>
                <w:sz w:val="18"/>
                <w:szCs w:val="18"/>
              </w:rPr>
            </w:pPr>
            <w:r w:rsidRPr="00672A6A">
              <w:rPr>
                <w:rFonts w:cs="Linux Libertine"/>
                <w:sz w:val="18"/>
                <w:szCs w:val="18"/>
              </w:rPr>
              <w:t>5 years sentence</w:t>
            </w:r>
          </w:p>
        </w:tc>
      </w:tr>
      <w:tr w:rsidR="00C8473A" w:rsidRPr="00672A6A"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672A6A" w:rsidRDefault="00C8473A" w:rsidP="00ED0FE2">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672A6A" w:rsidRDefault="00C8473A" w:rsidP="00ED0FE2">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672A6A" w:rsidRDefault="00C8473A" w:rsidP="00ED0FE2">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672A6A" w:rsidRDefault="00C8473A" w:rsidP="00ED0FE2">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w:t>
            </w:r>
          </w:p>
        </w:tc>
      </w:tr>
      <w:tr w:rsidR="00C8473A" w:rsidRPr="00672A6A"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672A6A" w:rsidRDefault="00C8473A" w:rsidP="00ED0FE2">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672A6A" w:rsidRDefault="00C8473A" w:rsidP="00ED0FE2">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672A6A" w:rsidRDefault="00C8473A" w:rsidP="00ED0FE2">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lastRenderedPageBreak/>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672A6A" w:rsidRDefault="00C8473A" w:rsidP="00ED0FE2">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672A6A" w:rsidRDefault="00C8473A" w:rsidP="00ED0FE2">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672A6A" w:rsidRDefault="00C8473A" w:rsidP="00ED0FE2">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672A6A" w:rsidRDefault="00C8473A" w:rsidP="00ED0FE2">
            <w:pPr>
              <w:ind w:left="48" w:right="161"/>
              <w:jc w:val="both"/>
              <w:rPr>
                <w:rFonts w:cs="Linux Libertine"/>
                <w:sz w:val="18"/>
                <w:szCs w:val="18"/>
              </w:rPr>
            </w:pPr>
            <w:r w:rsidRPr="00672A6A">
              <w:rPr>
                <w:rFonts w:cs="Linux Libertine"/>
                <w:sz w:val="18"/>
                <w:szCs w:val="18"/>
              </w:rPr>
              <w:t>5 years sentence</w:t>
            </w:r>
          </w:p>
        </w:tc>
      </w:tr>
      <w:tr w:rsidR="00C8473A" w:rsidRPr="00672A6A"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672A6A" w:rsidRDefault="00C8473A" w:rsidP="00ED0FE2">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672A6A" w:rsidRDefault="00C8473A" w:rsidP="00ED0FE2">
            <w:pPr>
              <w:ind w:left="48" w:right="161"/>
              <w:jc w:val="both"/>
              <w:rPr>
                <w:rFonts w:cs="Linux Libertine"/>
                <w:sz w:val="18"/>
                <w:szCs w:val="18"/>
              </w:rPr>
            </w:pPr>
            <w:r w:rsidRPr="00672A6A">
              <w:rPr>
                <w:rFonts w:cs="Linux Libertine"/>
                <w:sz w:val="18"/>
                <w:szCs w:val="18"/>
              </w:rPr>
              <w:t>10 years sentence</w:t>
            </w:r>
          </w:p>
        </w:tc>
      </w:tr>
      <w:tr w:rsidR="00C8473A" w:rsidRPr="00672A6A"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672A6A" w:rsidRDefault="00C8473A" w:rsidP="00ED0FE2">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672A6A" w:rsidRDefault="00C8473A" w:rsidP="00ED0FE2">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672A6A" w:rsidRDefault="00C8473A" w:rsidP="00ED0FE2">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672A6A" w:rsidRDefault="00C8473A" w:rsidP="00ED0FE2">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672A6A" w:rsidRDefault="00C8473A" w:rsidP="00ED0FE2">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672A6A" w:rsidRDefault="00C8473A" w:rsidP="00ED0FE2">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672A6A" w:rsidRDefault="00C8473A" w:rsidP="00ED0FE2">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and 6 months sentence</w:t>
            </w:r>
          </w:p>
        </w:tc>
      </w:tr>
      <w:tr w:rsidR="00C8473A" w:rsidRPr="00672A6A"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672A6A" w:rsidRDefault="00C8473A" w:rsidP="00ED0FE2">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672A6A" w:rsidRDefault="00C8473A" w:rsidP="00ED0FE2">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672A6A" w:rsidRDefault="00C8473A" w:rsidP="00ED0FE2">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672A6A" w:rsidRDefault="00C8473A" w:rsidP="00ED0FE2">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672A6A" w:rsidRDefault="00C8473A" w:rsidP="00ED0FE2">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672A6A" w:rsidRDefault="00C8473A" w:rsidP="00ED0FE2">
            <w:pPr>
              <w:ind w:left="48" w:right="161"/>
              <w:jc w:val="both"/>
              <w:rPr>
                <w:rFonts w:cs="Linux Libertine"/>
                <w:sz w:val="18"/>
                <w:szCs w:val="18"/>
              </w:rPr>
            </w:pPr>
            <w:r w:rsidRPr="00672A6A">
              <w:rPr>
                <w:rFonts w:cs="Linux Libertine"/>
                <w:sz w:val="18"/>
                <w:szCs w:val="18"/>
              </w:rPr>
              <w:t>4 years sentence</w:t>
            </w:r>
          </w:p>
        </w:tc>
      </w:tr>
      <w:tr w:rsidR="00C8473A" w:rsidRPr="00672A6A"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672A6A" w:rsidRDefault="00C8473A" w:rsidP="00ED0FE2">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672A6A" w:rsidRDefault="00C8473A" w:rsidP="00ED0FE2">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and 6 months sentence</w:t>
            </w:r>
          </w:p>
        </w:tc>
      </w:tr>
      <w:tr w:rsidR="00C8473A" w:rsidRPr="00672A6A"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672A6A" w:rsidRDefault="00C8473A" w:rsidP="00ED0FE2">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672A6A" w:rsidRDefault="00C8473A" w:rsidP="00ED0FE2">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672A6A" w:rsidRDefault="00C8473A" w:rsidP="00ED0FE2">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672A6A" w:rsidRDefault="00C8473A" w:rsidP="00ED0FE2">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672A6A" w:rsidRDefault="00C8473A" w:rsidP="00ED0FE2">
            <w:pPr>
              <w:ind w:left="48" w:right="161"/>
              <w:jc w:val="both"/>
              <w:rPr>
                <w:rFonts w:cs="Linux Libertine"/>
                <w:sz w:val="18"/>
                <w:szCs w:val="18"/>
              </w:rPr>
            </w:pPr>
            <w:r w:rsidRPr="00672A6A">
              <w:rPr>
                <w:rFonts w:cs="Linux Libertine"/>
                <w:sz w:val="18"/>
                <w:szCs w:val="18"/>
              </w:rPr>
              <w:t>3 years sentence</w:t>
            </w:r>
          </w:p>
        </w:tc>
      </w:tr>
      <w:tr w:rsidR="00C8473A" w:rsidRPr="00672A6A"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672A6A" w:rsidRDefault="00C8473A" w:rsidP="00ED0FE2">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672A6A" w:rsidRDefault="00C8473A" w:rsidP="00ED0FE2">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672A6A"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672A6A" w:rsidRDefault="00C8473A" w:rsidP="00ED0FE2">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672A6A"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672A6A" w:rsidRDefault="00C8473A" w:rsidP="00ED0FE2">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672A6A" w:rsidRDefault="00C8473A" w:rsidP="00ED0FE2">
            <w:pPr>
              <w:ind w:left="48" w:right="161"/>
              <w:jc w:val="both"/>
              <w:rPr>
                <w:rFonts w:cs="Linux Libertine"/>
                <w:sz w:val="18"/>
                <w:szCs w:val="18"/>
              </w:rPr>
            </w:pPr>
            <w:r w:rsidRPr="00672A6A">
              <w:rPr>
                <w:rFonts w:cs="Linux Libertine"/>
                <w:sz w:val="18"/>
                <w:szCs w:val="18"/>
              </w:rPr>
              <w:t>2 years sentence a</w:t>
            </w:r>
          </w:p>
        </w:tc>
      </w:tr>
      <w:tr w:rsidR="00C8473A" w:rsidRPr="00672A6A"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672A6A" w:rsidRDefault="00C8473A" w:rsidP="00ED0FE2">
            <w:pPr>
              <w:ind w:left="48" w:right="161"/>
              <w:jc w:val="both"/>
              <w:rPr>
                <w:rFonts w:cs="Linux Libertine"/>
                <w:sz w:val="18"/>
                <w:szCs w:val="18"/>
              </w:rPr>
            </w:pPr>
            <w:r w:rsidRPr="00672A6A">
              <w:rPr>
                <w:rFonts w:cs="Linux Libertine"/>
                <w:sz w:val="18"/>
                <w:szCs w:val="18"/>
              </w:rPr>
              <w:lastRenderedPageBreak/>
              <w:t>Sources: Cited from Court Decision Directory at Indonesia Supreme Court and Categorized by Author.</w:t>
            </w:r>
          </w:p>
        </w:tc>
      </w:tr>
    </w:tbl>
    <w:p w14:paraId="205381CD" w14:textId="77777777" w:rsidR="00C8473A" w:rsidRPr="00F24D9E" w:rsidRDefault="00C8473A" w:rsidP="00C8473A">
      <w:pPr>
        <w:pStyle w:val="ParagraphNormal"/>
        <w:rPr>
          <w:lang w:val="en-US"/>
        </w:rPr>
      </w:pPr>
    </w:p>
    <w:p w14:paraId="024AD873" w14:textId="77777777" w:rsidR="00C8473A" w:rsidRPr="00E0754A" w:rsidRDefault="00C8473A" w:rsidP="00C8473A">
      <w:pPr>
        <w:pStyle w:val="ParagraphNormal"/>
        <w:ind w:firstLine="0"/>
      </w:pPr>
    </w:p>
    <w:p w14:paraId="4870E838" w14:textId="2E897B78" w:rsidR="00C8473A" w:rsidRPr="00C8473A" w:rsidRDefault="006F6B45" w:rsidP="00C8473A">
      <w:pPr>
        <w:pStyle w:val="Heading2"/>
        <w:spacing w:line="360" w:lineRule="auto"/>
        <w:rPr>
          <w:rFonts w:cs="Linux Libertine"/>
        </w:rPr>
      </w:pPr>
      <w:r w:rsidRPr="00672A6A">
        <w:rPr>
          <w:rFonts w:cs="Linux Libertine"/>
        </w:rPr>
        <w:t xml:space="preserve">5.3 </w:t>
      </w:r>
      <w:r w:rsidRPr="00672A6A">
        <w:rPr>
          <w:rFonts w:cs="Linux Libertine"/>
        </w:rPr>
        <w:tab/>
        <w:t>Discussion and Analysis</w:t>
      </w:r>
    </w:p>
    <w:p w14:paraId="23B6EE23" w14:textId="6B527D3D" w:rsidR="00C8473A" w:rsidRPr="00C8473A" w:rsidRDefault="006F6B45" w:rsidP="00C8473A">
      <w:pPr>
        <w:pStyle w:val="Heading3"/>
        <w:spacing w:line="360" w:lineRule="auto"/>
        <w:rPr>
          <w:rFonts w:cs="Linux Libertine"/>
        </w:rPr>
      </w:pPr>
      <w:r>
        <w:rPr>
          <w:rFonts w:cs="Linux Libertine"/>
        </w:rPr>
        <w:t xml:space="preserve">5.3.1 Factors and </w:t>
      </w:r>
      <w:r w:rsidR="00C8473A">
        <w:rPr>
          <w:rFonts w:cs="Linux Libertine"/>
        </w:rPr>
        <w:t>A</w:t>
      </w:r>
      <w:r>
        <w:rPr>
          <w:rFonts w:cs="Linux Libertine"/>
        </w:rPr>
        <w:t xml:space="preserve">ctors </w:t>
      </w:r>
      <w:r w:rsidR="00C8473A">
        <w:rPr>
          <w:rFonts w:cs="Linux Libertine"/>
        </w:rPr>
        <w:t xml:space="preserve">Shaped </w:t>
      </w:r>
      <w:r>
        <w:rPr>
          <w:rFonts w:cs="Linux Libertine"/>
        </w:rPr>
        <w:t xml:space="preserve">the ABL’s </w:t>
      </w:r>
      <w:r w:rsidR="00C8473A">
        <w:rPr>
          <w:rFonts w:cs="Linux Libertine"/>
        </w:rPr>
        <w:t>E</w:t>
      </w:r>
      <w:r>
        <w:rPr>
          <w:rFonts w:cs="Linux Libertine"/>
        </w:rPr>
        <w:t>nforcement in Indonesia.</w:t>
      </w:r>
    </w:p>
    <w:p w14:paraId="64138393" w14:textId="10620F89" w:rsidR="00C8473A" w:rsidRDefault="006F6B45" w:rsidP="00C8473A">
      <w:pPr>
        <w:pStyle w:val="Heading4"/>
        <w:spacing w:line="360" w:lineRule="auto"/>
        <w:ind w:hanging="180"/>
        <w:rPr>
          <w:rFonts w:cs="Linux Libertine"/>
          <w:b/>
          <w:bCs/>
          <w:i w:val="0"/>
          <w:iCs w:val="0"/>
        </w:rPr>
      </w:pPr>
      <w:r w:rsidRPr="00C8473A">
        <w:rPr>
          <w:rFonts w:cs="Linux Libertine"/>
          <w:b/>
          <w:bCs/>
          <w:i w:val="0"/>
          <w:iCs w:val="0"/>
        </w:rPr>
        <w:t>(</w:t>
      </w:r>
      <w:proofErr w:type="spellStart"/>
      <w:r w:rsidRPr="00C8473A">
        <w:rPr>
          <w:rFonts w:cs="Linux Libertine"/>
          <w:b/>
          <w:bCs/>
          <w:i w:val="0"/>
          <w:iCs w:val="0"/>
        </w:rPr>
        <w:t>i</w:t>
      </w:r>
      <w:proofErr w:type="spellEnd"/>
      <w:r w:rsidRPr="00C8473A">
        <w:rPr>
          <w:rFonts w:cs="Linux Libertine"/>
          <w:b/>
          <w:bCs/>
          <w:i w:val="0"/>
          <w:iCs w:val="0"/>
        </w:rPr>
        <w:t>)</w:t>
      </w:r>
      <w:r w:rsidR="009510D5" w:rsidRPr="00C8473A">
        <w:rPr>
          <w:rFonts w:cs="Linux Libertine"/>
          <w:b/>
          <w:bCs/>
          <w:i w:val="0"/>
          <w:iCs w:val="0"/>
        </w:rPr>
        <w:t xml:space="preserve"> </w:t>
      </w:r>
      <w:r w:rsidR="00C8473A">
        <w:rPr>
          <w:rFonts w:cs="Linux Libertine"/>
          <w:b/>
          <w:bCs/>
          <w:i w:val="0"/>
          <w:iCs w:val="0"/>
        </w:rPr>
        <w:t>Godly Nationalism Emerges in the Court’s Arguments</w:t>
      </w:r>
    </w:p>
    <w:p w14:paraId="5E901481" w14:textId="5BCCC750" w:rsidR="00C8473A" w:rsidRPr="00B05E2C" w:rsidRDefault="00C8473A" w:rsidP="00C8473A">
      <w:pPr>
        <w:pStyle w:val="ParagraphafSubheader"/>
        <w:ind w:firstLine="540"/>
        <w:rPr>
          <w:color w:val="FF0000"/>
        </w:rPr>
      </w:pPr>
      <w:r w:rsidRPr="00D20AED">
        <w:rPr>
          <w:color w:val="FF0000"/>
        </w:rPr>
        <w:t>Godly nationalism was the basis for Soekarno's approval of the ABL in 1965 (</w:t>
      </w:r>
      <w:proofErr w:type="spellStart"/>
      <w:r w:rsidRPr="00D20AED">
        <w:rPr>
          <w:color w:val="FF0000"/>
        </w:rPr>
        <w:t>Menchik</w:t>
      </w:r>
      <w:proofErr w:type="spellEnd"/>
      <w:r w:rsidRPr="00D20AED">
        <w:rPr>
          <w:color w:val="FF0000"/>
        </w:rPr>
        <w:t>, 2014a: p.607-610). Article 1 of the ABL emphasizes punishment for acts of blasphemy.</w:t>
      </w:r>
      <w:r w:rsidRPr="00E0754A">
        <w:rPr>
          <w:rStyle w:val="FootnoteReference"/>
        </w:rPr>
        <w:footnoteReference w:id="87"/>
      </w:r>
      <w:r>
        <w:rPr>
          <w:color w:val="FF0000"/>
        </w:rPr>
        <w:t xml:space="preserve"> </w:t>
      </w: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00496D7D">
        <w:instrText xml:space="preserve"> ADDIN ZOTERO_ITEM CSL_CITATION {"citationID":"1gs1srVC","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009F6E03">
        <w:rPr>
          <w:rFonts w:cs="Linux Libertine"/>
        </w:rPr>
        <w:t>(2014)</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t xml:space="preserve"> others</w:t>
      </w:r>
      <w:r w:rsidRPr="00E0754A">
        <w:t xml:space="preserve"> religion</w:t>
      </w:r>
      <w:r>
        <w:t>s</w:t>
      </w:r>
      <w:r w:rsidRPr="00E0754A">
        <w:t xml:space="preserve">, and urging others to have no faith are acts that oppose holy nationalism. </w:t>
      </w:r>
    </w:p>
    <w:p w14:paraId="586F782C" w14:textId="77777777" w:rsidR="00C8473A" w:rsidRPr="00E0754A" w:rsidRDefault="00C8473A" w:rsidP="00C8473A">
      <w:pPr>
        <w:pStyle w:val="ParagraphNormal"/>
      </w:pPr>
      <w:r w:rsidRPr="00E0754A">
        <w:t xml:space="preserve">This definition of “godly nationalism” also emerges in the Constitutional Court's legal arguments in support of the Blasphemy Law's legality. The Chairperson of the Muhammadiyah </w:t>
      </w:r>
      <w:r>
        <w:t>organization believes</w:t>
      </w:r>
      <w:r w:rsidRPr="00E0754A">
        <w:t xml:space="preserve"> that Indonesia is not a secular state</w:t>
      </w:r>
      <w:r>
        <w:t xml:space="preserve">, but </w:t>
      </w:r>
      <w:r w:rsidRPr="00E0754A">
        <w:t>a country that believes in God Almighty</w:t>
      </w:r>
      <w:r>
        <w:t xml:space="preserve">. It </w:t>
      </w:r>
      <w:r w:rsidRPr="00E0754A">
        <w:t>has values that cannot be matched with those of a secular state.</w:t>
      </w:r>
      <w:r>
        <w:t xml:space="preserve"> </w:t>
      </w:r>
      <w:r w:rsidRPr="00E0754A">
        <w:t>Godly nationalism condemns anarchist activities or taking the law into one's own hands by persecuting religious groups or beliefs that are not among the six recognized by the government.</w:t>
      </w:r>
      <w:r>
        <w:t xml:space="preserve"> The principle of G</w:t>
      </w:r>
      <w:r w:rsidRPr="00E0754A">
        <w:t>odly nationalism is perpetually warped by various state policies that are oppressive, accusatory, or condemning of diverse religious groups or views and that encourage individuals to behave as their own judges.</w:t>
      </w:r>
    </w:p>
    <w:p w14:paraId="47620B9F" w14:textId="755472F4" w:rsidR="00C8473A" w:rsidRPr="00E0754A" w:rsidRDefault="00C8473A" w:rsidP="00C8473A">
      <w:pPr>
        <w:pStyle w:val="ParagraphNormal"/>
      </w:pPr>
      <w:r w:rsidRPr="00E0754A">
        <w:lastRenderedPageBreak/>
        <w:t xml:space="preserve">Furthermore, Telle </w:t>
      </w:r>
      <w:r w:rsidRPr="00E0754A">
        <w:fldChar w:fldCharType="begin"/>
      </w:r>
      <w:r w:rsidR="00496D7D">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009F6E03">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t xml:space="preserve">Under </w:t>
      </w:r>
      <w:proofErr w:type="spellStart"/>
      <w:r>
        <w:t>Soeharto’s</w:t>
      </w:r>
      <w:proofErr w:type="spellEnd"/>
      <w:r>
        <w:t xml:space="preserve"> administration, n</w:t>
      </w:r>
      <w:r w:rsidRPr="00E0754A">
        <w:t xml:space="preserve">umerous times, the </w:t>
      </w:r>
      <w:r>
        <w:t>A</w:t>
      </w:r>
      <w:r w:rsidRPr="00E0754A">
        <w:t xml:space="preserve">BL has been used to destroy communism and atheism and to restrict the liberties of non-recognized religions. At least three concerns posed a potential danger to Indonesia's unity. </w:t>
      </w:r>
      <w:r>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Default="00C8473A" w:rsidP="00C8473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B05E2C" w:rsidRDefault="00C8473A" w:rsidP="00C8473A">
      <w:pPr>
        <w:pStyle w:val="ParagraphNormal"/>
        <w:rPr>
          <w:rFonts w:ascii="Times New Roman" w:hAnsi="Times New Roman" w:cs="Times New Roman"/>
          <w:i/>
          <w:iCs/>
          <w:color w:val="252525"/>
          <w:szCs w:val="24"/>
          <w:lang w:eastAsia="en-GB" w:bidi="ar-SA"/>
          <w14:ligatures w14:val="none"/>
          <w14:numSpacing w14:val="default"/>
        </w:rPr>
      </w:pPr>
      <w:r>
        <w:t>Furthermore, a</w:t>
      </w:r>
      <w:r w:rsidRPr="00E0754A">
        <w:t xml:space="preserve">ccording to the </w:t>
      </w:r>
      <w:r>
        <w:t>CCRI</w:t>
      </w:r>
      <w:r w:rsidRPr="00E0754A">
        <w:t xml:space="preserve">, </w:t>
      </w:r>
      <w:r>
        <w:t>G</w:t>
      </w:r>
      <w:r w:rsidRPr="00E0754A">
        <w:t xml:space="preserve">odly nationalism is reflected in Pancasila </w:t>
      </w:r>
      <w:proofErr w:type="spellStart"/>
      <w:r w:rsidRPr="00E0754A">
        <w:t>Sila</w:t>
      </w:r>
      <w:proofErr w:type="spellEnd"/>
      <w:r w:rsidRPr="00E0754A">
        <w:t xml:space="preserve"> I, “Belief in One God,” which is enshrined in Article 29 of the 1945 Constitution and reaffirmed by the Constitutional Court in its ratio decidendi decision when examining the constitutionality of the 1965 Anti-Blasphemy Law.</w:t>
      </w:r>
      <w:r w:rsidRPr="00E0754A">
        <w:rPr>
          <w:rStyle w:val="FootnoteReference"/>
        </w:rPr>
        <w:footnoteReference w:id="88"/>
      </w:r>
      <w:r w:rsidRPr="00E0754A">
        <w:t xml:space="preserve"> </w:t>
      </w:r>
      <w:r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E0754A">
        <w:rPr>
          <w:rFonts w:ascii="Times New Roman" w:hAnsi="Times New Roman" w:cs="Times New Roman"/>
          <w:color w:val="252525"/>
          <w:szCs w:val="24"/>
          <w:lang w:eastAsia="en-GB" w:bidi="ar-SA"/>
          <w14:ligatures w14:val="none"/>
          <w14:numSpacing w14:val="default"/>
        </w:rPr>
        <w:t>Rizieq</w:t>
      </w:r>
      <w:proofErr w:type="spellEnd"/>
      <w:r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w:t>
      </w:r>
      <w:r w:rsidRPr="00E0754A">
        <w:rPr>
          <w:rFonts w:ascii="Times New Roman" w:hAnsi="Times New Roman" w:cs="Times New Roman"/>
          <w:color w:val="252525"/>
          <w:szCs w:val="24"/>
          <w:lang w:eastAsia="en-GB" w:bidi="ar-SA"/>
          <w14:ligatures w14:val="none"/>
          <w14:numSpacing w14:val="default"/>
        </w:rPr>
        <w:lastRenderedPageBreak/>
        <w:t xml:space="preserve">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1ED4C997" w14:textId="77777777" w:rsidR="00C8473A" w:rsidRPr="00E0754A" w:rsidRDefault="00C8473A" w:rsidP="00C8473A">
      <w:pPr>
        <w:pStyle w:val="ParagraphNormal"/>
      </w:pPr>
      <w:r w:rsidRPr="00E0754A">
        <w:rPr>
          <w:rFonts w:ascii="Times New Roman" w:hAnsi="Times New Roman" w:cs="Times New Roman"/>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E0754A" w:rsidRDefault="00C8473A" w:rsidP="00C8473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7C564718" w14:textId="77777777" w:rsidR="00C8473A" w:rsidRPr="00E0754A" w:rsidRDefault="00C8473A" w:rsidP="00C8473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C8473A" w:rsidRDefault="00C8473A" w:rsidP="00C8473A"/>
    <w:p w14:paraId="58B0BD1E" w14:textId="5FA713CD" w:rsidR="00C8473A" w:rsidRPr="00C8473A" w:rsidRDefault="00C8473A" w:rsidP="00C8473A">
      <w:pPr>
        <w:pStyle w:val="Heading4"/>
        <w:spacing w:line="360" w:lineRule="auto"/>
        <w:ind w:hanging="180"/>
        <w:rPr>
          <w:rFonts w:cs="Linux Libertine"/>
          <w:b/>
          <w:bCs/>
          <w:i w:val="0"/>
          <w:iCs w:val="0"/>
        </w:rPr>
      </w:pPr>
      <w:r>
        <w:rPr>
          <w:rFonts w:cs="Linux Libertine"/>
          <w:b/>
          <w:bCs/>
          <w:i w:val="0"/>
          <w:iCs w:val="0"/>
        </w:rPr>
        <w:lastRenderedPageBreak/>
        <w:t xml:space="preserve">(ii) </w:t>
      </w:r>
      <w:r w:rsidR="00EB123F" w:rsidRPr="00C8473A">
        <w:rPr>
          <w:rFonts w:cs="Linux Libertine"/>
          <w:b/>
          <w:bCs/>
          <w:i w:val="0"/>
          <w:iCs w:val="0"/>
        </w:rPr>
        <w:t>State Monopoly Truth</w:t>
      </w:r>
    </w:p>
    <w:p w14:paraId="1308FBEE" w14:textId="1F173749" w:rsidR="00EB123F" w:rsidRPr="00672A6A" w:rsidRDefault="00EB123F" w:rsidP="00C8473A">
      <w:pPr>
        <w:pStyle w:val="ParagraphafSubheader"/>
        <w:ind w:firstLine="540"/>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9"/>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90"/>
      </w:r>
    </w:p>
    <w:p w14:paraId="30BBFDE1" w14:textId="5E94872B"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00496D7D">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009F6E03">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w:t>
      </w:r>
      <w:r w:rsidRPr="00672A6A">
        <w:rPr>
          <w:rFonts w:cs="Linux Libertine"/>
          <w:lang w:val="en-US"/>
        </w:rPr>
        <w:lastRenderedPageBreak/>
        <w:t>large.”</w:t>
      </w:r>
      <w:r w:rsidRPr="00672A6A">
        <w:rPr>
          <w:rStyle w:val="FootnoteReference"/>
          <w:rFonts w:cs="Linux Libertine"/>
          <w:lang w:val="en-US"/>
        </w:rPr>
        <w:t xml:space="preserve"> </w:t>
      </w:r>
      <w:r w:rsidRPr="00672A6A">
        <w:rPr>
          <w:rStyle w:val="FootnoteReference"/>
          <w:rFonts w:cs="Linux Libertine"/>
          <w:lang w:val="en-US"/>
        </w:rPr>
        <w:footnoteReference w:id="91"/>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92"/>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93"/>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Ahmadiyya case, both the court of first instance and the high court shared the belief that a person who has religious teachings that are different from the religion adhered to in Indonesia is prohibited from being the perpetrator of religious </w:t>
      </w:r>
      <w:r w:rsidRPr="00672A6A">
        <w:rPr>
          <w:rFonts w:cs="Linux Libertine"/>
          <w:lang w:val="en-US" w:eastAsia="en-GB" w:bidi="ar-SA"/>
        </w:rPr>
        <w:lastRenderedPageBreak/>
        <w:t>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94"/>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lastRenderedPageBreak/>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5"/>
      </w:r>
      <w:r w:rsidRPr="00672A6A">
        <w:rPr>
          <w:rFonts w:cs="Linux Libertine"/>
          <w:lang w:val="en-US"/>
        </w:rPr>
        <w:t xml:space="preserve"> This act of vigilantism cannot be separated from the government's 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6"/>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lastRenderedPageBreak/>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7"/>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28F93243" w14:textId="77777777" w:rsidR="00601A07" w:rsidRPr="00672A6A" w:rsidRDefault="00601A07" w:rsidP="00601A07">
      <w:pPr>
        <w:rPr>
          <w:rFonts w:cs="Linux Libertine"/>
        </w:rPr>
      </w:pPr>
    </w:p>
    <w:p w14:paraId="759CFF52" w14:textId="77777777" w:rsidR="00C8473A" w:rsidRPr="00672A6A" w:rsidRDefault="00C8473A" w:rsidP="00C8473A">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w:t>
      </w:r>
      <w:r w:rsidRPr="00672A6A">
        <w:rPr>
          <w:rFonts w:cs="Linux Libertine"/>
          <w:lang w:val="en-US"/>
        </w:rPr>
        <w:lastRenderedPageBreak/>
        <w:t xml:space="preserve">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22FBF084" w14:textId="77777777" w:rsidR="00C8473A" w:rsidRPr="00672A6A" w:rsidRDefault="00C8473A" w:rsidP="00C8473A">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520E56E8"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w:t>
      </w:r>
      <w:r w:rsidRPr="00672A6A">
        <w:rPr>
          <w:rFonts w:cs="Linux Libertine"/>
          <w:lang w:val="en-US" w:eastAsia="en-GB" w:bidi="ar-SA"/>
        </w:rPr>
        <w:lastRenderedPageBreak/>
        <w:t xml:space="preserve">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8"/>
      </w:r>
    </w:p>
    <w:p w14:paraId="2D4CDB7F" w14:textId="77777777" w:rsidR="00C8473A" w:rsidRPr="00672A6A" w:rsidRDefault="00C8473A" w:rsidP="00C8473A">
      <w:pPr>
        <w:pStyle w:val="ParagraphNormal"/>
        <w:rPr>
          <w:rFonts w:cs="Linux Libertine"/>
          <w:lang w:val="en-US"/>
        </w:rPr>
      </w:pPr>
      <w:r w:rsidRPr="00672A6A">
        <w:rPr>
          <w:rFonts w:cs="Linux Libertine"/>
          <w:lang w:val="en-US"/>
        </w:rPr>
        <w:lastRenderedPageBreak/>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672A6A" w:rsidRDefault="00601A07" w:rsidP="00601A07">
      <w:pPr>
        <w:rPr>
          <w:rFonts w:cs="Linux Libertine"/>
        </w:rPr>
      </w:pPr>
    </w:p>
    <w:p w14:paraId="68BFF7E1" w14:textId="77777777" w:rsidR="00C8473A" w:rsidRPr="00E0754A" w:rsidRDefault="00C8473A" w:rsidP="00C8473A">
      <w:pPr>
        <w:pStyle w:val="Heading3"/>
        <w:numPr>
          <w:ilvl w:val="2"/>
          <w:numId w:val="330"/>
        </w:numPr>
        <w:tabs>
          <w:tab w:val="num" w:pos="1492"/>
        </w:tabs>
        <w:ind w:left="709" w:hanging="709"/>
      </w:pPr>
      <w:bookmarkStart w:id="4" w:name="_Toc118302784"/>
      <w:bookmarkStart w:id="5" w:name="_Toc121200593"/>
      <w:r w:rsidRPr="00E0754A">
        <w:t>State actors</w:t>
      </w:r>
      <w:bookmarkEnd w:id="4"/>
      <w:bookmarkEnd w:id="5"/>
      <w:r w:rsidRPr="00E0754A">
        <w:t xml:space="preserve"> </w:t>
      </w:r>
    </w:p>
    <w:p w14:paraId="27955DBD" w14:textId="77777777" w:rsidR="00C8473A" w:rsidRDefault="00C8473A" w:rsidP="00C8473A">
      <w:pPr>
        <w:pStyle w:val="ParagraphafSubheader"/>
      </w:pPr>
    </w:p>
    <w:p w14:paraId="2839DDD3" w14:textId="77777777" w:rsidR="00C8473A" w:rsidRPr="00E0754A" w:rsidRDefault="00C8473A" w:rsidP="00C8473A">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99"/>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00"/>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w:t>
      </w:r>
      <w:r w:rsidRPr="00E0754A">
        <w:rPr>
          <w:color w:val="252525"/>
        </w:rPr>
        <w:lastRenderedPageBreak/>
        <w:t>institutions that issue official decisions on behalf of the state stating that a heretical teaching is prohibited, or activities are prohibited, etc.</w:t>
      </w:r>
    </w:p>
    <w:p w14:paraId="4EFFAA0A" w14:textId="77777777" w:rsidR="00C8473A" w:rsidRPr="00E0754A" w:rsidRDefault="00C8473A" w:rsidP="00C8473A">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412B18ED" w14:textId="77777777" w:rsidR="00C8473A" w:rsidRPr="00E0754A" w:rsidRDefault="00C8473A" w:rsidP="00C8473A">
      <w:r w:rsidRPr="00E0754A">
        <w:rPr>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E0754A" w:rsidRDefault="00C8473A" w:rsidP="00C8473A">
      <w:pPr>
        <w:pStyle w:val="ParagraphNormal"/>
      </w:pPr>
      <w:r w:rsidRPr="00E0754A">
        <w:t>Sources: Cited from various sources and analysed by the author.</w:t>
      </w:r>
    </w:p>
    <w:p w14:paraId="0AE26399" w14:textId="77777777" w:rsidR="00C8473A" w:rsidRDefault="00C8473A" w:rsidP="00C8473A">
      <w:pPr>
        <w:rPr>
          <w:b/>
          <w:bCs/>
        </w:rPr>
      </w:pPr>
    </w:p>
    <w:p w14:paraId="2A13A612" w14:textId="77777777" w:rsidR="00C8473A" w:rsidRPr="00E0754A" w:rsidRDefault="00C8473A" w:rsidP="00C8473A">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w:t>
      </w:r>
      <w:r w:rsidRPr="00E0754A">
        <w:rPr>
          <w:color w:val="252525"/>
          <w:lang w:eastAsia="en-GB" w:bidi="ar-SA"/>
        </w:rPr>
        <w:lastRenderedPageBreak/>
        <w:t xml:space="preserve">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4ED6D0F0" w14:textId="77777777" w:rsidR="00C8473A" w:rsidRPr="00E0754A" w:rsidRDefault="00C8473A" w:rsidP="00C8473A">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7777777" w:rsidR="00C8473A" w:rsidRPr="00E0754A" w:rsidRDefault="00C8473A" w:rsidP="00C8473A">
      <w:pPr>
        <w:pStyle w:val="Caption"/>
        <w:keepNext/>
      </w:pPr>
      <w:r w:rsidRPr="00E0754A">
        <w:lastRenderedPageBreak/>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70"/>
        <w:gridCol w:w="2686"/>
        <w:gridCol w:w="3402"/>
        <w:gridCol w:w="1671"/>
      </w:tblGrid>
      <w:tr w:rsidR="00C8473A" w:rsidRPr="00E0754A"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E0754A" w:rsidRDefault="00C8473A" w:rsidP="00ED0FE2">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255ECDF3"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410F9E65"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F3C6E99" w14:textId="77777777" w:rsidR="00C8473A" w:rsidRPr="00E0754A"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C8473A" w:rsidRPr="00E0754A"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86BD8E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C6CEA23" w14:textId="77777777" w:rsidR="00C8473A" w:rsidRPr="00E0754A"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702EC99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4DF9C69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245242B"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318942C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C8473A" w:rsidRPr="00E0754A"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05A47C3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123E5619"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7C79CA2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C8473A" w:rsidRPr="00E0754A"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784D8BBC"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51F6B4A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C8473A" w:rsidRPr="00E0754A"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7EBF40AC"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0A20F246"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2CFB12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71355A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C8473A" w:rsidRPr="00E0754A"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338F7124"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20F4497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56B26C4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15F200FF"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C8473A" w:rsidRPr="00E0754A"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38C7AB8F"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F0D6942"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4712643D"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C8473A" w:rsidRPr="00E0754A"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1444F712"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34C73C71"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5A6678CA"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2834D100"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0D42AAE5" w14:textId="77777777" w:rsidR="00C8473A" w:rsidRPr="00E0754A"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C8473A" w:rsidRPr="00E0754A"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E0754A" w:rsidRDefault="00C8473A" w:rsidP="00ED0FE2">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6CD73A2A"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17DF58AB"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6E5951E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73A77363"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7A029BF7" w14:textId="77777777" w:rsidR="00C8473A" w:rsidRPr="00E0754A"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459BF455" w14:textId="77777777" w:rsidR="00C8473A" w:rsidRPr="00E0754A" w:rsidRDefault="00C8473A" w:rsidP="00C8473A">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0AF92BF6" w14:textId="77777777" w:rsidR="00C8473A" w:rsidRDefault="00C8473A" w:rsidP="00C8473A">
      <w:pPr>
        <w:rPr>
          <w:b/>
          <w:bCs/>
        </w:rPr>
      </w:pPr>
    </w:p>
    <w:p w14:paraId="14182FFF" w14:textId="77777777" w:rsidR="00C8473A" w:rsidRPr="00E0754A" w:rsidRDefault="00C8473A" w:rsidP="00C8473A">
      <w:pPr>
        <w:pStyle w:val="Heading3"/>
        <w:numPr>
          <w:ilvl w:val="2"/>
          <w:numId w:val="330"/>
        </w:numPr>
        <w:tabs>
          <w:tab w:val="num" w:pos="1492"/>
        </w:tabs>
        <w:ind w:left="709" w:hanging="360"/>
      </w:pPr>
      <w:bookmarkStart w:id="6" w:name="_Toc121200594"/>
      <w:bookmarkStart w:id="7" w:name="_Toc118302786"/>
      <w:bookmarkStart w:id="8" w:name="_Toc121200595"/>
      <w:r w:rsidRPr="00E0754A">
        <w:t>Semi-state actors</w:t>
      </w:r>
      <w:bookmarkEnd w:id="6"/>
      <w:r w:rsidRPr="00E0754A">
        <w:t xml:space="preserve"> </w:t>
      </w:r>
    </w:p>
    <w:p w14:paraId="7EF602E1" w14:textId="77777777" w:rsidR="00C8473A" w:rsidRPr="00E0754A" w:rsidRDefault="00C8473A" w:rsidP="00C8473A">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E0754A" w:rsidRDefault="00C8473A" w:rsidP="00C8473A">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35A78B4D" w14:textId="77777777" w:rsidR="00C8473A" w:rsidRPr="00E0754A" w:rsidRDefault="00C8473A" w:rsidP="00C8473A">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01"/>
      </w:r>
    </w:p>
    <w:p w14:paraId="7797D4A6" w14:textId="77777777" w:rsidR="00C8473A" w:rsidRPr="00E0754A" w:rsidRDefault="00C8473A" w:rsidP="00C8473A">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6C5CFAE" w14:textId="77777777" w:rsidR="00C8473A" w:rsidRPr="00E0754A" w:rsidRDefault="00C8473A" w:rsidP="00C8473A">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02"/>
      </w:r>
    </w:p>
    <w:p w14:paraId="3DBD04ED" w14:textId="77777777" w:rsidR="00C8473A" w:rsidRPr="00E0754A" w:rsidRDefault="00C8473A" w:rsidP="00C8473A">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1772D337" w14:textId="77777777" w:rsidR="00C8473A" w:rsidRPr="00E0754A" w:rsidRDefault="00C8473A" w:rsidP="00C8473A">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E0754A" w:rsidRDefault="00C8473A" w:rsidP="00C8473A">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E0754A" w:rsidRDefault="00C8473A" w:rsidP="00C8473A">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E0754A" w:rsidRDefault="00C8473A" w:rsidP="00C8473A">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w:t>
      </w:r>
      <w:r w:rsidRPr="00E0754A">
        <w:lastRenderedPageBreak/>
        <w:t xml:space="preserve">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1E3790E9" w14:textId="77777777" w:rsidR="00C8473A" w:rsidRPr="00E0754A" w:rsidRDefault="00C8473A" w:rsidP="00C8473A">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E0754A" w:rsidRDefault="00C8473A" w:rsidP="00C8473A">
      <w:pPr>
        <w:pStyle w:val="ParagraphNormal"/>
      </w:pPr>
      <w:r w:rsidRPr="00E0754A">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E0754A" w:rsidRDefault="00C8473A" w:rsidP="00C8473A">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w:t>
      </w:r>
      <w:r w:rsidRPr="00E0754A">
        <w:lastRenderedPageBreak/>
        <w:t xml:space="preserve">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B56D8F5" w14:textId="77777777" w:rsidR="00C8473A" w:rsidRPr="00E0754A" w:rsidRDefault="00C8473A" w:rsidP="00C8473A">
      <w:pPr>
        <w:pStyle w:val="Heading3"/>
        <w:numPr>
          <w:ilvl w:val="2"/>
          <w:numId w:val="330"/>
        </w:numPr>
        <w:tabs>
          <w:tab w:val="num" w:pos="1492"/>
        </w:tabs>
        <w:ind w:left="709" w:hanging="360"/>
      </w:pPr>
      <w:r w:rsidRPr="00E0754A">
        <w:t>Non-state actors</w:t>
      </w:r>
      <w:bookmarkEnd w:id="7"/>
      <w:bookmarkEnd w:id="8"/>
      <w:r w:rsidRPr="00E0754A">
        <w:t xml:space="preserve"> </w:t>
      </w:r>
    </w:p>
    <w:p w14:paraId="07123C9C" w14:textId="22A42B4E" w:rsidR="00C8473A" w:rsidRDefault="00C8473A" w:rsidP="00C8473A">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t>.</w:t>
      </w:r>
    </w:p>
    <w:p w14:paraId="73CF9EF8" w14:textId="77777777" w:rsidR="00C8473A" w:rsidRPr="00C6591A" w:rsidRDefault="00C8473A" w:rsidP="00C8473A">
      <w:pPr>
        <w:pStyle w:val="Heading2"/>
        <w:rPr>
          <w:rFonts w:cs="Linux Libertine"/>
        </w:rPr>
      </w:pPr>
      <w:r w:rsidRPr="00672A6A">
        <w:rPr>
          <w:rFonts w:cs="Linux Libertine"/>
        </w:rPr>
        <w:t xml:space="preserve">5.2 </w:t>
      </w:r>
      <w:r w:rsidRPr="00672A6A">
        <w:rPr>
          <w:rFonts w:cs="Linux Libertine"/>
        </w:rPr>
        <w:tab/>
      </w:r>
      <w:r>
        <w:rPr>
          <w:rFonts w:cs="Linux Libertine"/>
        </w:rPr>
        <w:t>Political Dynamic surrounding Blasphemy Cases</w:t>
      </w:r>
    </w:p>
    <w:p w14:paraId="7F12770B" w14:textId="77777777" w:rsidR="00C8473A" w:rsidRPr="001F5938" w:rsidRDefault="00C8473A" w:rsidP="00C8473A">
      <w:pPr>
        <w:rPr>
          <w:rFonts w:cs="Linux Libertine"/>
          <w:color w:val="FF0000"/>
        </w:rPr>
      </w:pPr>
    </w:p>
    <w:p w14:paraId="026DD105"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Ahok’s</w:t>
      </w:r>
      <w:proofErr w:type="spellEnd"/>
      <w:r>
        <w:rPr>
          <w:rFonts w:cs="Linux Libertine"/>
          <w:b/>
          <w:bCs/>
        </w:rPr>
        <w:t xml:space="preserve"> case</w:t>
      </w:r>
    </w:p>
    <w:p w14:paraId="49F84F35" w14:textId="77777777" w:rsidR="00C8473A" w:rsidRDefault="00C8473A" w:rsidP="00C8473A">
      <w:pPr>
        <w:pStyle w:val="ParagraphafSubheader"/>
        <w:ind w:firstLine="720"/>
      </w:pPr>
    </w:p>
    <w:p w14:paraId="56038C68" w14:textId="77777777" w:rsidR="00C8473A" w:rsidRPr="00C8473A" w:rsidRDefault="00C8473A" w:rsidP="00C8473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E0754A" w:rsidRDefault="00C8473A" w:rsidP="00C8473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w:t>
      </w:r>
      <w:r w:rsidRPr="00E0754A">
        <w:lastRenderedPageBreak/>
        <w:t>electability declined sharply when the blasphemy case continued to be rolled out. In fact, hard-liner Islamic groups have continually urged the court to sentence Ahok.</w:t>
      </w:r>
    </w:p>
    <w:p w14:paraId="488DBF22" w14:textId="77777777" w:rsidR="00C8473A" w:rsidRPr="00E0754A" w:rsidRDefault="00C8473A" w:rsidP="00C8473A">
      <w:pPr>
        <w:pStyle w:val="ParagraphNormal"/>
      </w:pPr>
      <w:r w:rsidRPr="00E0754A">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103"/>
      </w:r>
      <w:r w:rsidRPr="00E0754A">
        <w:t xml:space="preserve"> </w:t>
      </w:r>
    </w:p>
    <w:p w14:paraId="00EA453C"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E0754A" w14:paraId="7C6F2D51" w14:textId="77777777" w:rsidTr="00ED0FE2">
        <w:trPr>
          <w:tblHeader/>
        </w:trPr>
        <w:tc>
          <w:tcPr>
            <w:tcW w:w="1345" w:type="dxa"/>
            <w:shd w:val="clear" w:color="auto" w:fill="44546A"/>
          </w:tcPr>
          <w:p w14:paraId="366EC60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52AF82A3"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E0754A" w:rsidRDefault="00C8473A" w:rsidP="00ED0FE2">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8473A" w:rsidRPr="00E0754A" w14:paraId="22B44DC6" w14:textId="77777777" w:rsidTr="00ED0FE2">
        <w:tc>
          <w:tcPr>
            <w:tcW w:w="1345" w:type="dxa"/>
          </w:tcPr>
          <w:p w14:paraId="502A6D9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6BA38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8473A" w:rsidRPr="00E0754A" w14:paraId="2A3FB040" w14:textId="77777777" w:rsidTr="00ED0FE2">
        <w:tc>
          <w:tcPr>
            <w:tcW w:w="1345" w:type="dxa"/>
          </w:tcPr>
          <w:p w14:paraId="7A185C6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39CB89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7E62AACF" w14:textId="77777777" w:rsidR="00C8473A" w:rsidRPr="00E0754A" w:rsidRDefault="00C8473A" w:rsidP="00ED0FE2">
            <w:pPr>
              <w:jc w:val="both"/>
              <w:rPr>
                <w:rFonts w:eastAsia="Arial Nova Cond Light" w:cs="Linux Libertine"/>
                <w:sz w:val="18"/>
                <w:szCs w:val="18"/>
              </w:rPr>
            </w:pPr>
          </w:p>
        </w:tc>
      </w:tr>
      <w:tr w:rsidR="00C8473A" w:rsidRPr="00E0754A" w14:paraId="1675362D" w14:textId="77777777" w:rsidTr="00ED0FE2">
        <w:tc>
          <w:tcPr>
            <w:tcW w:w="1345" w:type="dxa"/>
          </w:tcPr>
          <w:p w14:paraId="6859543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6001745" w14:textId="77777777" w:rsidR="00C8473A" w:rsidRPr="00E0754A" w:rsidRDefault="00C8473A" w:rsidP="00ED0FE2">
            <w:pPr>
              <w:jc w:val="both"/>
              <w:rPr>
                <w:rFonts w:eastAsia="Arial Nova Cond Light" w:cs="Linux Libertine"/>
                <w:sz w:val="18"/>
                <w:szCs w:val="18"/>
              </w:rPr>
            </w:pPr>
          </w:p>
        </w:tc>
        <w:tc>
          <w:tcPr>
            <w:tcW w:w="3870" w:type="dxa"/>
          </w:tcPr>
          <w:p w14:paraId="0C899DBE"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E0754A" w14:paraId="23C0D6AA" w14:textId="77777777" w:rsidTr="00ED0FE2">
        <w:tc>
          <w:tcPr>
            <w:tcW w:w="1345" w:type="dxa"/>
          </w:tcPr>
          <w:p w14:paraId="29AC20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4B54C76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4A330E85" w14:textId="77777777" w:rsidR="00C8473A" w:rsidRPr="00E0754A" w:rsidRDefault="00C8473A" w:rsidP="00ED0FE2">
            <w:pPr>
              <w:jc w:val="both"/>
              <w:rPr>
                <w:rFonts w:eastAsia="Arial Nova Cond Light" w:cs="Linux Libertine"/>
                <w:sz w:val="18"/>
                <w:szCs w:val="18"/>
              </w:rPr>
            </w:pPr>
          </w:p>
        </w:tc>
      </w:tr>
      <w:tr w:rsidR="00C8473A" w:rsidRPr="00E0754A" w14:paraId="6C57A474" w14:textId="77777777" w:rsidTr="00ED0FE2">
        <w:tc>
          <w:tcPr>
            <w:tcW w:w="1345" w:type="dxa"/>
          </w:tcPr>
          <w:p w14:paraId="37F80323"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09D2537" w14:textId="77777777" w:rsidR="00C8473A" w:rsidRPr="00E0754A"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E0754A" w14:paraId="11F62B74" w14:textId="77777777" w:rsidTr="00ED0FE2">
        <w:tc>
          <w:tcPr>
            <w:tcW w:w="1345" w:type="dxa"/>
          </w:tcPr>
          <w:p w14:paraId="794CDD6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4D62AD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7736F231" w14:textId="77777777" w:rsidR="00C8473A" w:rsidRPr="00E0754A" w:rsidRDefault="00C8473A" w:rsidP="00ED0FE2">
            <w:pPr>
              <w:jc w:val="both"/>
              <w:rPr>
                <w:rFonts w:eastAsia="Arial Nova Cond Light" w:cs="Linux Libertine"/>
                <w:sz w:val="18"/>
                <w:szCs w:val="18"/>
              </w:rPr>
            </w:pPr>
          </w:p>
        </w:tc>
      </w:tr>
      <w:tr w:rsidR="00C8473A" w:rsidRPr="00E0754A" w14:paraId="7309FED9" w14:textId="77777777" w:rsidTr="00ED0FE2">
        <w:tc>
          <w:tcPr>
            <w:tcW w:w="1345" w:type="dxa"/>
          </w:tcPr>
          <w:p w14:paraId="2BEDB91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9E35B4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E0754A" w14:paraId="424A4430" w14:textId="77777777" w:rsidTr="00ED0FE2">
        <w:tc>
          <w:tcPr>
            <w:tcW w:w="1345" w:type="dxa"/>
          </w:tcPr>
          <w:p w14:paraId="6182CFD5"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26BF8AA" w14:textId="77777777" w:rsidR="00C8473A" w:rsidRPr="00E0754A" w:rsidRDefault="00C8473A" w:rsidP="00ED0FE2">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332F8D3E" w14:textId="77777777" w:rsidR="00C8473A" w:rsidRPr="00E0754A" w:rsidRDefault="00C8473A" w:rsidP="00ED0FE2">
            <w:pPr>
              <w:spacing w:line="360" w:lineRule="auto"/>
              <w:jc w:val="both"/>
              <w:rPr>
                <w:rFonts w:eastAsia="Arial Nova Cond Light" w:cs="Linux Libertine"/>
                <w:sz w:val="18"/>
                <w:szCs w:val="18"/>
              </w:rPr>
            </w:pPr>
          </w:p>
        </w:tc>
      </w:tr>
      <w:tr w:rsidR="00C8473A" w:rsidRPr="00E0754A" w14:paraId="09A046A5" w14:textId="77777777" w:rsidTr="00ED0FE2">
        <w:tc>
          <w:tcPr>
            <w:tcW w:w="1345" w:type="dxa"/>
          </w:tcPr>
          <w:p w14:paraId="3626B5E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October 16, 2016</w:t>
            </w:r>
          </w:p>
        </w:tc>
        <w:tc>
          <w:tcPr>
            <w:tcW w:w="3150" w:type="dxa"/>
          </w:tcPr>
          <w:p w14:paraId="061D88A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360F724A" w14:textId="77777777" w:rsidR="00C8473A" w:rsidRPr="00E0754A" w:rsidRDefault="00C8473A" w:rsidP="00ED0FE2">
            <w:pPr>
              <w:jc w:val="both"/>
              <w:rPr>
                <w:rFonts w:eastAsia="Arial Nova Cond Light" w:cs="Linux Libertine"/>
                <w:sz w:val="18"/>
                <w:szCs w:val="18"/>
              </w:rPr>
            </w:pPr>
          </w:p>
        </w:tc>
      </w:tr>
      <w:tr w:rsidR="00C8473A" w:rsidRPr="00E0754A" w14:paraId="1BFD57D8" w14:textId="77777777" w:rsidTr="00ED0FE2">
        <w:tc>
          <w:tcPr>
            <w:tcW w:w="1345" w:type="dxa"/>
          </w:tcPr>
          <w:p w14:paraId="64C2DF8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306826F" w14:textId="77777777" w:rsidR="00C8473A" w:rsidRPr="00E0754A" w:rsidRDefault="00C8473A" w:rsidP="00ED0FE2">
            <w:pPr>
              <w:jc w:val="both"/>
              <w:rPr>
                <w:rFonts w:eastAsia="Arial Nova Cond Light" w:cs="Linux Libertine"/>
                <w:sz w:val="18"/>
                <w:szCs w:val="18"/>
              </w:rPr>
            </w:pPr>
          </w:p>
        </w:tc>
        <w:tc>
          <w:tcPr>
            <w:tcW w:w="3870" w:type="dxa"/>
          </w:tcPr>
          <w:p w14:paraId="4BC692D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104"/>
            </w:r>
          </w:p>
        </w:tc>
      </w:tr>
      <w:tr w:rsidR="00C8473A" w:rsidRPr="00E0754A" w14:paraId="388058F4" w14:textId="77777777" w:rsidTr="00ED0FE2">
        <w:tc>
          <w:tcPr>
            <w:tcW w:w="1345" w:type="dxa"/>
          </w:tcPr>
          <w:p w14:paraId="611FC35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1A960AE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92DAE3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E0754A" w14:paraId="7E370343" w14:textId="77777777" w:rsidTr="00ED0FE2">
        <w:tc>
          <w:tcPr>
            <w:tcW w:w="1345" w:type="dxa"/>
          </w:tcPr>
          <w:p w14:paraId="2EE1699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189CEE1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5765FA0F" w14:textId="77777777" w:rsidR="00C8473A" w:rsidRPr="00E0754A" w:rsidRDefault="00C8473A" w:rsidP="00ED0FE2">
            <w:pPr>
              <w:jc w:val="both"/>
              <w:rPr>
                <w:rFonts w:eastAsia="Arial Nova Cond Light" w:cs="Linux Libertine"/>
                <w:sz w:val="18"/>
                <w:szCs w:val="18"/>
              </w:rPr>
            </w:pPr>
          </w:p>
        </w:tc>
      </w:tr>
      <w:tr w:rsidR="00C8473A" w:rsidRPr="00E0754A" w14:paraId="67AF35F8" w14:textId="77777777" w:rsidTr="00ED0FE2">
        <w:tc>
          <w:tcPr>
            <w:tcW w:w="1345" w:type="dxa"/>
          </w:tcPr>
          <w:p w14:paraId="1F851E2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0E34923"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3A79A4A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105"/>
            </w:r>
          </w:p>
        </w:tc>
      </w:tr>
      <w:tr w:rsidR="00C8473A" w:rsidRPr="00E0754A" w14:paraId="521DED94" w14:textId="77777777" w:rsidTr="00ED0FE2">
        <w:tc>
          <w:tcPr>
            <w:tcW w:w="1345" w:type="dxa"/>
          </w:tcPr>
          <w:p w14:paraId="47B662F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B0002A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E0754A" w:rsidRDefault="00C8473A" w:rsidP="00ED0FE2">
            <w:pPr>
              <w:jc w:val="both"/>
              <w:rPr>
                <w:rFonts w:eastAsia="Arial Nova Cond Light" w:cs="Linux Libertine"/>
                <w:sz w:val="18"/>
                <w:szCs w:val="18"/>
              </w:rPr>
            </w:pPr>
          </w:p>
        </w:tc>
      </w:tr>
      <w:tr w:rsidR="00C8473A" w:rsidRPr="00E0754A" w14:paraId="4D37742D" w14:textId="77777777" w:rsidTr="00ED0FE2">
        <w:tc>
          <w:tcPr>
            <w:tcW w:w="1345" w:type="dxa"/>
          </w:tcPr>
          <w:p w14:paraId="613019C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0D5A17C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E0754A" w:rsidRDefault="00C8473A" w:rsidP="00ED0FE2">
            <w:pPr>
              <w:jc w:val="both"/>
              <w:rPr>
                <w:rFonts w:eastAsia="Arial Nova Cond Light" w:cs="Linux Libertine"/>
                <w:sz w:val="18"/>
                <w:szCs w:val="18"/>
              </w:rPr>
            </w:pPr>
          </w:p>
        </w:tc>
      </w:tr>
      <w:tr w:rsidR="00C8473A" w:rsidRPr="00E0754A" w14:paraId="1EE03745" w14:textId="77777777" w:rsidTr="00ED0FE2">
        <w:tc>
          <w:tcPr>
            <w:tcW w:w="1345" w:type="dxa"/>
          </w:tcPr>
          <w:p w14:paraId="6370BBA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DC3003" w14:textId="77777777" w:rsidR="00C8473A" w:rsidRPr="00E0754A" w:rsidRDefault="00C8473A" w:rsidP="00ED0FE2">
            <w:pPr>
              <w:jc w:val="both"/>
              <w:rPr>
                <w:rFonts w:eastAsia="Arial Nova Cond Light" w:cs="Linux Libertine"/>
                <w:sz w:val="18"/>
                <w:szCs w:val="18"/>
              </w:rPr>
            </w:pPr>
          </w:p>
        </w:tc>
        <w:tc>
          <w:tcPr>
            <w:tcW w:w="3870" w:type="dxa"/>
          </w:tcPr>
          <w:p w14:paraId="782AD95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106"/>
            </w:r>
          </w:p>
        </w:tc>
      </w:tr>
      <w:tr w:rsidR="00C8473A" w:rsidRPr="00E0754A" w14:paraId="1762B1D3" w14:textId="77777777" w:rsidTr="00ED0FE2">
        <w:tc>
          <w:tcPr>
            <w:tcW w:w="1345" w:type="dxa"/>
          </w:tcPr>
          <w:p w14:paraId="1AB51E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31514CC0" w14:textId="77777777" w:rsidR="00C8473A" w:rsidRPr="00E0754A" w:rsidRDefault="00C8473A" w:rsidP="00ED0FE2">
            <w:pPr>
              <w:jc w:val="both"/>
              <w:rPr>
                <w:rFonts w:eastAsia="Arial Nova Cond Light" w:cs="Linux Libertine"/>
                <w:sz w:val="18"/>
                <w:szCs w:val="18"/>
              </w:rPr>
            </w:pPr>
          </w:p>
        </w:tc>
        <w:tc>
          <w:tcPr>
            <w:tcW w:w="3870" w:type="dxa"/>
          </w:tcPr>
          <w:p w14:paraId="16FA3227"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8473A" w:rsidRPr="00E0754A" w14:paraId="1C151597" w14:textId="77777777" w:rsidTr="00ED0FE2">
        <w:tc>
          <w:tcPr>
            <w:tcW w:w="1345" w:type="dxa"/>
          </w:tcPr>
          <w:p w14:paraId="404CB33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983E400"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33CEB57C" w14:textId="77777777" w:rsidR="00C8473A" w:rsidRPr="00E0754A" w:rsidRDefault="00C8473A" w:rsidP="00ED0FE2">
            <w:pPr>
              <w:jc w:val="both"/>
              <w:rPr>
                <w:rFonts w:eastAsia="Arial Nova Cond Light" w:cs="Linux Libertine"/>
                <w:sz w:val="18"/>
                <w:szCs w:val="18"/>
              </w:rPr>
            </w:pPr>
          </w:p>
        </w:tc>
      </w:tr>
    </w:tbl>
    <w:p w14:paraId="6FE9F687" w14:textId="77777777" w:rsidR="00C8473A" w:rsidRPr="00E0754A" w:rsidRDefault="00C8473A" w:rsidP="00C8473A"/>
    <w:p w14:paraId="7DA38D7A" w14:textId="77777777" w:rsidR="00C8473A" w:rsidRPr="00E0754A" w:rsidRDefault="00C8473A" w:rsidP="00C8473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w:t>
      </w:r>
      <w:r w:rsidRPr="00E0754A">
        <w:lastRenderedPageBreak/>
        <w:t xml:space="preserve">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Default="00C8473A" w:rsidP="00C8473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Default="00C8473A" w:rsidP="00C8473A">
      <w:pPr>
        <w:pStyle w:val="ParagraphNormal"/>
      </w:pPr>
    </w:p>
    <w:p w14:paraId="33C7F5A6" w14:textId="77777777" w:rsidR="00C8473A" w:rsidRDefault="00C8473A" w:rsidP="00C8473A">
      <w:pPr>
        <w:rPr>
          <w:rFonts w:cs="Linux Libertine"/>
          <w:b/>
          <w:bCs/>
        </w:rPr>
      </w:pPr>
      <w:r w:rsidRPr="001F5938">
        <w:rPr>
          <w:rFonts w:cs="Linux Libertine"/>
          <w:b/>
          <w:bCs/>
        </w:rPr>
        <w:t>5.2.</w:t>
      </w:r>
      <w:r>
        <w:rPr>
          <w:rFonts w:cs="Linux Libertine"/>
          <w:b/>
          <w:bCs/>
        </w:rPr>
        <w:t>1</w:t>
      </w:r>
      <w:r w:rsidRPr="001F5938">
        <w:rPr>
          <w:rFonts w:cs="Linux Libertine"/>
          <w:b/>
          <w:bCs/>
        </w:rPr>
        <w:t xml:space="preserve">  </w:t>
      </w:r>
      <w:proofErr w:type="spellStart"/>
      <w:r>
        <w:rPr>
          <w:rFonts w:cs="Linux Libertine"/>
          <w:b/>
          <w:bCs/>
        </w:rPr>
        <w:t>Meiliana’s</w:t>
      </w:r>
      <w:proofErr w:type="spellEnd"/>
      <w:r>
        <w:rPr>
          <w:rFonts w:cs="Linux Libertine"/>
          <w:b/>
          <w:bCs/>
        </w:rPr>
        <w:t xml:space="preserve"> case</w:t>
      </w:r>
    </w:p>
    <w:p w14:paraId="1927B97F" w14:textId="77777777" w:rsidR="00C8473A" w:rsidRPr="00C8473A" w:rsidRDefault="00C8473A" w:rsidP="00C8473A">
      <w:pPr>
        <w:rPr>
          <w:rFonts w:cs="Linux Libertine"/>
          <w:b/>
          <w:bCs/>
        </w:rPr>
      </w:pPr>
    </w:p>
    <w:p w14:paraId="24040EF6" w14:textId="77777777" w:rsidR="00C8473A" w:rsidRDefault="00C8473A" w:rsidP="00C8473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w:t>
      </w:r>
      <w:r w:rsidRPr="00E0754A">
        <w:lastRenderedPageBreak/>
        <w:t xml:space="preserve">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E0754A" w:rsidRDefault="00C8473A" w:rsidP="00C8473A">
      <w:pPr>
        <w:pStyle w:val="ParagraphNormal"/>
      </w:pPr>
    </w:p>
    <w:p w14:paraId="1118E6DD" w14:textId="77777777" w:rsidR="00C8473A" w:rsidRPr="00E0754A" w:rsidRDefault="00C8473A" w:rsidP="00C8473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E0754A" w14:paraId="391A1622" w14:textId="77777777" w:rsidTr="00ED0FE2">
        <w:trPr>
          <w:tblHeader/>
        </w:trPr>
        <w:tc>
          <w:tcPr>
            <w:tcW w:w="1684" w:type="dxa"/>
            <w:shd w:val="clear" w:color="auto" w:fill="44546A"/>
          </w:tcPr>
          <w:p w14:paraId="035D78CA"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33EFA251"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E0754A" w:rsidRDefault="00C8473A" w:rsidP="00ED0FE2">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8473A" w:rsidRPr="00E0754A" w14:paraId="7C19D1B7" w14:textId="77777777" w:rsidTr="00ED0FE2">
        <w:tc>
          <w:tcPr>
            <w:tcW w:w="1684" w:type="dxa"/>
          </w:tcPr>
          <w:p w14:paraId="38CFEF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1C161B49"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8473A" w:rsidRPr="00E0754A" w14:paraId="7308F564" w14:textId="77777777" w:rsidTr="00ED0FE2">
        <w:tc>
          <w:tcPr>
            <w:tcW w:w="1684" w:type="dxa"/>
          </w:tcPr>
          <w:p w14:paraId="058F568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66F7A5C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E0754A" w:rsidRDefault="00C8473A" w:rsidP="00ED0FE2">
            <w:pPr>
              <w:jc w:val="both"/>
              <w:rPr>
                <w:rFonts w:eastAsia="Arial Nova Cond Light" w:cs="Linux Libertine"/>
                <w:sz w:val="18"/>
                <w:szCs w:val="18"/>
              </w:rPr>
            </w:pPr>
          </w:p>
        </w:tc>
      </w:tr>
      <w:tr w:rsidR="00C8473A" w:rsidRPr="00E0754A" w14:paraId="70EEBEED" w14:textId="77777777" w:rsidTr="00ED0FE2">
        <w:tc>
          <w:tcPr>
            <w:tcW w:w="1684" w:type="dxa"/>
          </w:tcPr>
          <w:p w14:paraId="39BAEA46"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52BA5D7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52A0767F" w14:textId="77777777" w:rsidR="00C8473A" w:rsidRPr="00E0754A" w:rsidRDefault="00C8473A" w:rsidP="00ED0FE2">
            <w:pPr>
              <w:jc w:val="both"/>
              <w:rPr>
                <w:rFonts w:eastAsia="Arial Nova Cond Light" w:cs="Linux Libertine"/>
                <w:sz w:val="18"/>
                <w:szCs w:val="18"/>
              </w:rPr>
            </w:pPr>
          </w:p>
        </w:tc>
      </w:tr>
      <w:tr w:rsidR="00C8473A" w:rsidRPr="00E0754A" w14:paraId="71F0D8A1" w14:textId="77777777" w:rsidTr="00ED0FE2">
        <w:tc>
          <w:tcPr>
            <w:tcW w:w="1684" w:type="dxa"/>
          </w:tcPr>
          <w:p w14:paraId="121F6D4E" w14:textId="77777777" w:rsidR="00C8473A" w:rsidRPr="00E0754A" w:rsidRDefault="00C8473A" w:rsidP="00ED0FE2">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5AB10F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E0754A" w:rsidRDefault="00C8473A" w:rsidP="00ED0FE2">
            <w:pPr>
              <w:jc w:val="both"/>
              <w:rPr>
                <w:rFonts w:eastAsia="Arial Nova Cond Light" w:cs="Linux Libertine"/>
                <w:sz w:val="18"/>
                <w:szCs w:val="18"/>
              </w:rPr>
            </w:pPr>
          </w:p>
        </w:tc>
      </w:tr>
      <w:tr w:rsidR="00C8473A" w:rsidRPr="00E0754A" w14:paraId="03E75318" w14:textId="77777777" w:rsidTr="00ED0FE2">
        <w:tc>
          <w:tcPr>
            <w:tcW w:w="1684" w:type="dxa"/>
          </w:tcPr>
          <w:p w14:paraId="3FB39EC3" w14:textId="77777777" w:rsidR="00C8473A" w:rsidRPr="00E0754A" w:rsidRDefault="00C8473A" w:rsidP="00ED0FE2">
            <w:pPr>
              <w:jc w:val="both"/>
              <w:rPr>
                <w:rFonts w:eastAsia="Arial Nova Cond Light" w:cs="Linux Libertine"/>
                <w:sz w:val="18"/>
                <w:szCs w:val="18"/>
              </w:rPr>
            </w:pPr>
          </w:p>
        </w:tc>
        <w:tc>
          <w:tcPr>
            <w:tcW w:w="3531" w:type="dxa"/>
          </w:tcPr>
          <w:p w14:paraId="68DE657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E0754A" w:rsidRDefault="00C8473A" w:rsidP="00ED0FE2">
            <w:pPr>
              <w:jc w:val="both"/>
              <w:rPr>
                <w:rFonts w:eastAsia="Arial Nova Cond Light" w:cs="Linux Libertine"/>
                <w:sz w:val="18"/>
                <w:szCs w:val="18"/>
              </w:rPr>
            </w:pPr>
          </w:p>
        </w:tc>
      </w:tr>
      <w:tr w:rsidR="00C8473A" w:rsidRPr="00E0754A" w14:paraId="40C0D95D" w14:textId="77777777" w:rsidTr="00ED0FE2">
        <w:tc>
          <w:tcPr>
            <w:tcW w:w="1684" w:type="dxa"/>
          </w:tcPr>
          <w:p w14:paraId="5C6B784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21F28E0B"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714009B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8473A" w:rsidRPr="00E0754A" w14:paraId="2276FD48" w14:textId="77777777" w:rsidTr="00ED0FE2">
        <w:tc>
          <w:tcPr>
            <w:tcW w:w="1684" w:type="dxa"/>
          </w:tcPr>
          <w:p w14:paraId="415FAD9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E9417E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xml:space="preserve">. and Witness Rifai made a Statement Letter </w:t>
            </w:r>
            <w:r w:rsidRPr="00E0754A">
              <w:rPr>
                <w:rFonts w:eastAsia="Arial Nova Cond Light" w:cs="Linux Libertine"/>
                <w:sz w:val="18"/>
                <w:szCs w:val="18"/>
              </w:rPr>
              <w:lastRenderedPageBreak/>
              <w:t>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8473A" w:rsidRPr="00E0754A" w14:paraId="4CFAA927" w14:textId="77777777" w:rsidTr="00ED0FE2">
        <w:tc>
          <w:tcPr>
            <w:tcW w:w="1684" w:type="dxa"/>
          </w:tcPr>
          <w:p w14:paraId="49DF711F"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lastRenderedPageBreak/>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C03946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E0754A" w14:paraId="298227EE" w14:textId="77777777" w:rsidTr="00ED0FE2">
        <w:tc>
          <w:tcPr>
            <w:tcW w:w="1684" w:type="dxa"/>
          </w:tcPr>
          <w:p w14:paraId="47380E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4C9587E2" w14:textId="77777777" w:rsidR="00C8473A" w:rsidRPr="00E0754A" w:rsidRDefault="00C8473A" w:rsidP="00ED0FE2">
            <w:pPr>
              <w:jc w:val="both"/>
              <w:rPr>
                <w:rFonts w:eastAsia="Arial Nova Cond Light" w:cs="Linux Libertine"/>
                <w:sz w:val="18"/>
                <w:szCs w:val="18"/>
              </w:rPr>
            </w:pPr>
          </w:p>
        </w:tc>
        <w:tc>
          <w:tcPr>
            <w:tcW w:w="3150" w:type="dxa"/>
          </w:tcPr>
          <w:p w14:paraId="1F8AC3B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8473A" w:rsidRPr="00E0754A" w14:paraId="7CC812CB" w14:textId="77777777" w:rsidTr="00ED0FE2">
        <w:tc>
          <w:tcPr>
            <w:tcW w:w="1684" w:type="dxa"/>
          </w:tcPr>
          <w:p w14:paraId="0142AC02"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75CD7455"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E0754A" w14:paraId="7D3ED314" w14:textId="77777777" w:rsidTr="00ED0FE2">
        <w:tc>
          <w:tcPr>
            <w:tcW w:w="1684" w:type="dxa"/>
          </w:tcPr>
          <w:p w14:paraId="2285EF48" w14:textId="77777777" w:rsidR="00C8473A" w:rsidRPr="00E0754A" w:rsidRDefault="00C8473A" w:rsidP="00ED0FE2">
            <w:pPr>
              <w:jc w:val="both"/>
              <w:rPr>
                <w:rFonts w:eastAsia="Arial Nova Cond Light" w:cs="Linux Libertine"/>
                <w:sz w:val="18"/>
                <w:szCs w:val="18"/>
              </w:rPr>
            </w:pPr>
          </w:p>
        </w:tc>
        <w:tc>
          <w:tcPr>
            <w:tcW w:w="3531" w:type="dxa"/>
          </w:tcPr>
          <w:p w14:paraId="0739689D"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406EFF2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E0754A" w14:paraId="480C9970" w14:textId="77777777" w:rsidTr="00ED0FE2">
        <w:tc>
          <w:tcPr>
            <w:tcW w:w="1684" w:type="dxa"/>
          </w:tcPr>
          <w:p w14:paraId="6E349FA6"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73DD8708" w14:textId="77777777" w:rsidR="00C8473A" w:rsidRPr="00E0754A" w:rsidRDefault="00C8473A" w:rsidP="00ED0FE2">
            <w:pPr>
              <w:jc w:val="both"/>
              <w:rPr>
                <w:rFonts w:eastAsia="Arial Nova Cond Light" w:cs="Linux Libertine"/>
                <w:sz w:val="18"/>
                <w:szCs w:val="18"/>
              </w:rPr>
            </w:pPr>
          </w:p>
        </w:tc>
        <w:tc>
          <w:tcPr>
            <w:tcW w:w="3150" w:type="dxa"/>
          </w:tcPr>
          <w:p w14:paraId="1492351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E0754A" w14:paraId="38157F86" w14:textId="77777777" w:rsidTr="00ED0FE2">
        <w:tc>
          <w:tcPr>
            <w:tcW w:w="1684" w:type="dxa"/>
          </w:tcPr>
          <w:p w14:paraId="266739D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612323B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E0754A" w14:paraId="53F05519" w14:textId="77777777" w:rsidTr="00ED0FE2">
        <w:tc>
          <w:tcPr>
            <w:tcW w:w="1684" w:type="dxa"/>
          </w:tcPr>
          <w:p w14:paraId="2BCA095A" w14:textId="77777777" w:rsidR="00C8473A" w:rsidRPr="00E0754A" w:rsidRDefault="00C8473A" w:rsidP="00ED0FE2">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00D59B17"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xml:space="preserve">, Meiliana is guilty of “committing a criminal act intentionally in public to express feelings or commit an act which is essentially hostile, abuse or blasphemy against a religion professed in Indonesia […] with a sentence of imprisonment for 1 (ONE) YEAR 6 (SIX) </w:t>
            </w:r>
            <w:r w:rsidRPr="00E0754A">
              <w:rPr>
                <w:rFonts w:eastAsia="Arial Nova Cond Light" w:cs="Linux Libertine"/>
                <w:color w:val="000000"/>
                <w:sz w:val="18"/>
                <w:szCs w:val="18"/>
              </w:rPr>
              <w:lastRenderedPageBreak/>
              <w:t>MONTHS reduced while the Defendant is in temporary detention.</w:t>
            </w:r>
            <w:r w:rsidRPr="00E0754A">
              <w:rPr>
                <w:rStyle w:val="FootnoteReference"/>
                <w:rFonts w:eastAsia="Arial Nova Cond Light"/>
              </w:rPr>
              <w:footnoteReference w:id="107"/>
            </w:r>
          </w:p>
        </w:tc>
        <w:tc>
          <w:tcPr>
            <w:tcW w:w="3150" w:type="dxa"/>
          </w:tcPr>
          <w:p w14:paraId="1DAB6938" w14:textId="77777777" w:rsidR="00C8473A" w:rsidRPr="00E0754A" w:rsidRDefault="00C8473A" w:rsidP="00ED0FE2">
            <w:pPr>
              <w:jc w:val="both"/>
              <w:rPr>
                <w:rFonts w:eastAsia="Arial Nova Cond Light" w:cs="Linux Libertine"/>
                <w:sz w:val="18"/>
                <w:szCs w:val="18"/>
              </w:rPr>
            </w:pPr>
          </w:p>
        </w:tc>
      </w:tr>
      <w:tr w:rsidR="00C8473A" w:rsidRPr="00E0754A" w14:paraId="0162244D" w14:textId="77777777" w:rsidTr="00ED0FE2">
        <w:tc>
          <w:tcPr>
            <w:tcW w:w="1684" w:type="dxa"/>
          </w:tcPr>
          <w:p w14:paraId="45FD779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7E09872" w14:textId="77777777" w:rsidR="00C8473A" w:rsidRPr="00E0754A" w:rsidRDefault="00C8473A" w:rsidP="00ED0FE2">
            <w:pPr>
              <w:jc w:val="both"/>
              <w:rPr>
                <w:rFonts w:eastAsia="Arial Nova Cond Light" w:cs="Linux Libertine"/>
                <w:sz w:val="18"/>
                <w:szCs w:val="18"/>
              </w:rPr>
            </w:pPr>
          </w:p>
        </w:tc>
        <w:tc>
          <w:tcPr>
            <w:tcW w:w="3531" w:type="dxa"/>
          </w:tcPr>
          <w:p w14:paraId="6E450B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69DDE9E0" w14:textId="77777777" w:rsidR="00C8473A" w:rsidRPr="00E0754A" w:rsidRDefault="00C8473A" w:rsidP="00ED0FE2">
            <w:pPr>
              <w:jc w:val="both"/>
              <w:rPr>
                <w:rFonts w:eastAsia="Arial Nova Cond Light" w:cs="Linux Libertine"/>
                <w:sz w:val="18"/>
                <w:szCs w:val="18"/>
              </w:rPr>
            </w:pPr>
          </w:p>
        </w:tc>
      </w:tr>
      <w:tr w:rsidR="00C8473A" w:rsidRPr="00E0754A" w14:paraId="7B6B58BE" w14:textId="77777777" w:rsidTr="00ED0FE2">
        <w:tc>
          <w:tcPr>
            <w:tcW w:w="1684" w:type="dxa"/>
          </w:tcPr>
          <w:p w14:paraId="2D173CFF"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6F8BBDC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108"/>
            </w:r>
          </w:p>
          <w:p w14:paraId="72645FA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0744C33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74028D4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8473A" w:rsidRPr="00E0754A" w14:paraId="15A30986" w14:textId="77777777" w:rsidTr="00ED0FE2">
        <w:tc>
          <w:tcPr>
            <w:tcW w:w="1684" w:type="dxa"/>
          </w:tcPr>
          <w:p w14:paraId="603858CC"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March 27, 2019</w:t>
            </w:r>
          </w:p>
        </w:tc>
        <w:tc>
          <w:tcPr>
            <w:tcW w:w="3531" w:type="dxa"/>
          </w:tcPr>
          <w:p w14:paraId="6CB379FA"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E0754A"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E0754A" w:rsidRDefault="00C8473A" w:rsidP="00C8473A">
      <w:pPr>
        <w:rPr>
          <w:sz w:val="20"/>
          <w:szCs w:val="28"/>
        </w:rPr>
      </w:pPr>
      <w:r w:rsidRPr="00E0754A">
        <w:rPr>
          <w:sz w:val="20"/>
          <w:szCs w:val="28"/>
        </w:rPr>
        <w:t>Source: Cited from various sources by the Author</w:t>
      </w:r>
    </w:p>
    <w:p w14:paraId="68970391" w14:textId="77777777" w:rsidR="00C8473A" w:rsidRPr="00E0754A" w:rsidRDefault="00C8473A" w:rsidP="00C8473A">
      <w:pPr>
        <w:pStyle w:val="ParagraphNormal"/>
      </w:pPr>
    </w:p>
    <w:p w14:paraId="0470C778" w14:textId="77777777" w:rsidR="00C8473A" w:rsidRPr="00E0754A" w:rsidRDefault="00C8473A" w:rsidP="00C8473A">
      <w:pPr>
        <w:pStyle w:val="ParagraphNormal"/>
      </w:pPr>
      <w:r w:rsidRPr="00E0754A">
        <w:t>In general, cases of blasphemy involving religious leaders or figures end with the perpetrator apologizing to the public.</w:t>
      </w:r>
      <w:r w:rsidRPr="00E0754A">
        <w:rPr>
          <w:rStyle w:val="FootnoteReference"/>
        </w:rPr>
        <w:footnoteReference w:id="10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75A0E862" w14:textId="77777777" w:rsidR="00C8473A" w:rsidRPr="00E0754A" w:rsidRDefault="00C8473A" w:rsidP="00C8473A">
      <w:pPr>
        <w:pStyle w:val="ParagraphNormal"/>
      </w:pPr>
      <w:r w:rsidRPr="00E0754A">
        <w:t>It is difficult to say that the complainants had no political motivation to defeat Ahok in the DKI Jakarta local election.</w:t>
      </w:r>
      <w:r w:rsidRPr="00E0754A">
        <w:rPr>
          <w:rStyle w:val="FootnoteReference"/>
        </w:rPr>
        <w:footnoteReference w:id="11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11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38FFF4BC" w14:textId="77777777" w:rsidR="00C8473A" w:rsidRPr="00E0754A" w:rsidRDefault="00C8473A" w:rsidP="00C8473A">
      <w:pPr>
        <w:pStyle w:val="ParagraphNormal"/>
      </w:pPr>
      <w:r w:rsidRPr="00E0754A">
        <w:t xml:space="preserve">Marshall argues that in the process of political manipulation of religion, it is usually due to the support and large role of religious leaders where this role gets quite </w:t>
      </w:r>
      <w:r w:rsidRPr="00E0754A">
        <w:lastRenderedPageBreak/>
        <w:t>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E0754A" w:rsidRDefault="00C8473A" w:rsidP="00C8473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11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113"/>
      </w:r>
      <w:r w:rsidRPr="00E0754A">
        <w:t xml:space="preserve">  Ahok was accused of blaspheming Islam because of his statement:</w:t>
      </w:r>
    </w:p>
    <w:p w14:paraId="5031FDD7" w14:textId="77777777" w:rsidR="00C8473A" w:rsidRPr="00E0754A" w:rsidRDefault="00C8473A" w:rsidP="00C8473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Default="00C8473A" w:rsidP="00C8473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t>
      </w:r>
      <w:r w:rsidRPr="00E0754A">
        <w:lastRenderedPageBreak/>
        <w:t xml:space="preserve">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C8473A" w:rsidRDefault="00C8473A" w:rsidP="00C8473A">
      <w:pPr>
        <w:pStyle w:val="ParagraphNormal"/>
      </w:pPr>
    </w:p>
    <w:p w14:paraId="1DBB86BA" w14:textId="2F71B2D5" w:rsidR="00601A07" w:rsidRDefault="00C8473A" w:rsidP="00601A07">
      <w:pPr>
        <w:pStyle w:val="Heading3"/>
        <w:rPr>
          <w:rFonts w:cs="Linux Libertine"/>
        </w:rPr>
      </w:pPr>
      <w:r>
        <w:rPr>
          <w:rFonts w:cs="Linux Libertine"/>
        </w:rPr>
        <w:t>5.3.2. Politization of Blasphemy Cases</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114"/>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 xml:space="preserve">Law enforcement's scepticism was evident from the time the investigation process in the Meiliana case was stopped for two years because the police did not have </w:t>
      </w:r>
      <w:r w:rsidRPr="00E0754A">
        <w:lastRenderedPageBreak/>
        <w:t>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w:t>
      </w:r>
      <w:r w:rsidRPr="00E0754A">
        <w:lastRenderedPageBreak/>
        <w:t xml:space="preserve">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Default="00C6591A" w:rsidP="00C8473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C6591A" w:rsidRDefault="00C6591A" w:rsidP="00C6591A"/>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8E986CB"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C8473A">
        <w:rPr>
          <w:rFonts w:cs="Linux Libertine"/>
        </w:rPr>
        <w:t xml:space="preserve">Blasphemy </w:t>
      </w:r>
      <w:r w:rsidR="009510D5" w:rsidRPr="00672A6A">
        <w:rPr>
          <w:rFonts w:cs="Linux Libertine"/>
        </w:rPr>
        <w:t xml:space="preserve">Law Enforcement </w:t>
      </w:r>
      <w:r w:rsidR="00C8473A">
        <w:rPr>
          <w:rFonts w:cs="Linux Libertine"/>
        </w:rPr>
        <w:t>Prevent to Preserve Justice</w:t>
      </w:r>
    </w:p>
    <w:p w14:paraId="270980B9" w14:textId="2C9F328F"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C8473A">
        <w:rPr>
          <w:rFonts w:cs="Linux Libertine"/>
        </w:rPr>
        <w:t>Continuing Public Disorder</w:t>
      </w:r>
      <w:r w:rsidR="009510D5" w:rsidRPr="00672A6A">
        <w:rPr>
          <w:rFonts w:cs="Linux Libertine"/>
        </w:rPr>
        <w:t xml:space="preserve"> </w:t>
      </w:r>
    </w:p>
    <w:p w14:paraId="7BFA59D0" w14:textId="77777777" w:rsidR="00601A07" w:rsidRPr="00672A6A" w:rsidRDefault="00601A07" w:rsidP="00601A07">
      <w:pPr>
        <w:rPr>
          <w:rFonts w:cs="Linux Libertine"/>
        </w:rPr>
      </w:pPr>
    </w:p>
    <w:p w14:paraId="6C9CA48C" w14:textId="6651532D" w:rsidR="00C8473A" w:rsidRDefault="00C120A6" w:rsidP="00C8473A">
      <w:pPr>
        <w:spacing w:line="360" w:lineRule="auto"/>
        <w:jc w:val="both"/>
        <w:rPr>
          <w:color w:val="FF0000"/>
        </w:rPr>
      </w:pPr>
      <w:r w:rsidRPr="00C120A6">
        <w:rPr>
          <w:color w:val="FF0000"/>
        </w:rPr>
        <w:t xml:space="preserve">The increasing actions of Muhammad Habib </w:t>
      </w:r>
      <w:proofErr w:type="spellStart"/>
      <w:r w:rsidRPr="00C120A6">
        <w:rPr>
          <w:color w:val="FF0000"/>
        </w:rPr>
        <w:t>Riziq</w:t>
      </w:r>
      <w:proofErr w:type="spellEnd"/>
      <w:r w:rsidRPr="00C120A6">
        <w:rPr>
          <w:color w:val="FF0000"/>
        </w:rPr>
        <w:t xml:space="preserve"> Shihab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w:t>
      </w:r>
      <w:r>
        <w:rPr>
          <w:color w:val="FF0000"/>
        </w:rPr>
        <w:t xml:space="preserve"> </w:t>
      </w:r>
    </w:p>
    <w:p w14:paraId="74E6F910" w14:textId="77777777" w:rsidR="00C8473A" w:rsidRDefault="00C8473A" w:rsidP="00C8473A">
      <w:pPr>
        <w:pStyle w:val="ParagraphNormal"/>
        <w:rPr>
          <w:rFonts w:cs="Linux Libertine"/>
          <w:lang w:val="en-US"/>
        </w:rPr>
      </w:pPr>
      <w:r>
        <w:rPr>
          <w:color w:val="FF0000"/>
        </w:rPr>
        <w:tab/>
      </w: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Pr>
          <w:rFonts w:cs="Linux Libertine"/>
          <w:lang w:val="en-US"/>
        </w:rPr>
        <w:t>ded</w:t>
      </w:r>
      <w:r w:rsidRPr="00672A6A">
        <w:rPr>
          <w:rFonts w:cs="Linux Libertine"/>
          <w:lang w:val="en-US"/>
        </w:rPr>
        <w:t xml:space="preserve"> that </w:t>
      </w:r>
      <w:r>
        <w:rPr>
          <w:rFonts w:cs="Linux Libertine"/>
          <w:lang w:val="en-US"/>
        </w:rPr>
        <w:t>Meiliana</w:t>
      </w:r>
      <w:r w:rsidRPr="00672A6A">
        <w:rPr>
          <w:rFonts w:cs="Linux Libertine"/>
          <w:lang w:val="en-US"/>
        </w:rPr>
        <w:t xml:space="preserve"> had insulted </w:t>
      </w:r>
      <w:r>
        <w:rPr>
          <w:rFonts w:cs="Linux Libertine"/>
          <w:lang w:val="en-US"/>
        </w:rPr>
        <w:t xml:space="preserve">Islamic religion. </w:t>
      </w:r>
      <w:r w:rsidRPr="00672A6A">
        <w:rPr>
          <w:rFonts w:cs="Linux Libertine"/>
          <w:lang w:val="en-US"/>
        </w:rPr>
        <w:t xml:space="preserve"> </w:t>
      </w:r>
      <w:r>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5"/>
      </w:r>
    </w:p>
    <w:p w14:paraId="5BEDC8CE" w14:textId="77777777" w:rsidR="00C8473A" w:rsidRPr="00E0754A" w:rsidRDefault="00C8473A" w:rsidP="00C8473A">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6"/>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w:t>
      </w:r>
      <w:r w:rsidRPr="00E0754A">
        <w:rPr>
          <w:rFonts w:ascii="Times New Roman" w:hAnsi="Times New Roman" w:cs="Times New Roman"/>
          <w:szCs w:val="24"/>
          <w:lang w:eastAsia="en-GB" w:bidi="ar-SA"/>
          <w14:ligatures w14:val="none"/>
          <w14:numSpacing w14:val="default"/>
        </w:rPr>
        <w:lastRenderedPageBreak/>
        <w:t xml:space="preserve">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4C3D798D" w14:textId="77777777" w:rsidR="00C8473A" w:rsidRPr="00B05E2C" w:rsidRDefault="00C8473A" w:rsidP="00C8473A">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7"/>
      </w:r>
      <w:r w:rsidRPr="00E0754A">
        <w:t xml:space="preserve"> Meanwhile, Meiliana herself was sentenced to 18 months in prison.</w:t>
      </w:r>
    </w:p>
    <w:p w14:paraId="6D6CF395" w14:textId="77777777" w:rsidR="00C8473A" w:rsidRDefault="00C8473A" w:rsidP="00C8473A">
      <w:pPr>
        <w:pStyle w:val="ParagraphNormal"/>
        <w:rPr>
          <w:rFonts w:cs="Linux Libertine"/>
          <w:color w:val="252525"/>
          <w:lang w:val="en-US"/>
        </w:rPr>
      </w:pPr>
      <w:r w:rsidRPr="00672A6A">
        <w:rPr>
          <w:rFonts w:cs="Linux Libertine"/>
          <w:color w:val="252525"/>
          <w:lang w:val="en-US"/>
        </w:rPr>
        <w:t xml:space="preserve">The facts above show that </w:t>
      </w:r>
      <w:r>
        <w:rPr>
          <w:rFonts w:cs="Linux Libertine"/>
          <w:color w:val="252525"/>
          <w:lang w:val="en-US"/>
        </w:rPr>
        <w:t xml:space="preserve">in </w:t>
      </w:r>
      <w:r w:rsidRPr="00672A6A">
        <w:rPr>
          <w:rFonts w:cs="Linux Libertine"/>
          <w:color w:val="252525"/>
          <w:lang w:val="en-US"/>
        </w:rPr>
        <w:t>Ahmadiyya</w:t>
      </w:r>
      <w:r>
        <w:rPr>
          <w:rFonts w:cs="Linux Libertine"/>
          <w:color w:val="252525"/>
          <w:lang w:val="en-US"/>
        </w:rPr>
        <w:t xml:space="preserve">, </w:t>
      </w:r>
      <w:r w:rsidRPr="00672A6A">
        <w:rPr>
          <w:rFonts w:cs="Linux Libertine"/>
          <w:color w:val="252525"/>
          <w:lang w:val="en-US"/>
        </w:rPr>
        <w:t>Gafatar</w:t>
      </w:r>
      <w:r>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5D33AE84" w14:textId="07C98169" w:rsidR="00C8473A" w:rsidRDefault="00C8473A" w:rsidP="00C8473A">
      <w:pPr>
        <w:spacing w:line="360" w:lineRule="auto"/>
        <w:jc w:val="both"/>
        <w:rPr>
          <w:color w:val="FF0000"/>
        </w:rPr>
      </w:pPr>
    </w:p>
    <w:p w14:paraId="570BC8BD" w14:textId="2B942002" w:rsidR="00C8473A" w:rsidRPr="00C8473A" w:rsidRDefault="00C8473A" w:rsidP="00C8473A">
      <w:pPr>
        <w:spacing w:line="360" w:lineRule="auto"/>
        <w:ind w:firstLine="720"/>
        <w:jc w:val="both"/>
        <w:rPr>
          <w:b/>
          <w:bCs/>
        </w:rPr>
      </w:pPr>
      <w:r w:rsidRPr="00672A6A">
        <w:rPr>
          <w:rFonts w:cs="Linux Libertine"/>
        </w:rPr>
        <w:t xml:space="preserve">The act of vigilantism is a criminal act that is prohibited by the Indonesia Criminal Code, especially in Article 170 as follow: </w:t>
      </w:r>
    </w:p>
    <w:p w14:paraId="7A20E85A" w14:textId="77777777" w:rsidR="00C8473A" w:rsidRPr="00672A6A" w:rsidRDefault="00C8473A" w:rsidP="00C8473A">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w:t>
      </w:r>
      <w:r w:rsidRPr="00672A6A">
        <w:rPr>
          <w:rFonts w:cs="Linux Libertine"/>
          <w:lang w:val="en-US"/>
        </w:rPr>
        <w:lastRenderedPageBreak/>
        <w:t>imprisonment of twelve years if the violence causes the death of a person.” [Translated by the Author]</w:t>
      </w:r>
    </w:p>
    <w:p w14:paraId="5B7EC1E6"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672A6A">
        <w:rPr>
          <w:rFonts w:cs="Linux Libertine"/>
          <w:lang w:val="en-US"/>
        </w:rPr>
        <w:t>.</w:t>
      </w:r>
      <w:r w:rsidRPr="00672A6A">
        <w:rPr>
          <w:rStyle w:val="FootnoteReference"/>
          <w:rFonts w:cs="Linux Libertine"/>
          <w:lang w:val="en-US"/>
        </w:rPr>
        <w:footnoteReference w:id="118"/>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28E1827A" w14:textId="77777777" w:rsidR="00C8473A" w:rsidRPr="00672A6A" w:rsidRDefault="00C8473A" w:rsidP="00C8473A">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119"/>
      </w:r>
    </w:p>
    <w:p w14:paraId="6E5747B4"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 xml:space="preserve">In the case of </w:t>
      </w:r>
      <w:r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lastRenderedPageBreak/>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77777777" w:rsidR="00C8473A" w:rsidRPr="00672A6A" w:rsidRDefault="00C8473A" w:rsidP="00C8473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672A6A"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672A6A"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2A1BC954"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70759B6" w14:textId="77777777" w:rsidR="00C8473A" w:rsidRPr="00672A6A"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C8473A" w:rsidRPr="00672A6A"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0A03038F"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30AC4BD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C8473A" w:rsidRPr="00672A6A"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49ABA23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87C1F5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C8473A" w:rsidRPr="00672A6A"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1D22B4A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57788DFB"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C8473A" w:rsidRPr="00672A6A"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760BF43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43A42BF5"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C8473A" w:rsidRPr="00672A6A"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3323DB4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1A02EE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C8473A" w:rsidRPr="00672A6A"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6</w:t>
            </w:r>
          </w:p>
        </w:tc>
        <w:tc>
          <w:tcPr>
            <w:tcW w:w="1836" w:type="dxa"/>
          </w:tcPr>
          <w:p w14:paraId="4CED42F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452EF0AC"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C8473A" w:rsidRPr="00672A6A"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EB475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0C07DF8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C8473A" w:rsidRPr="00672A6A"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5FD1339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7B63D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C8473A" w:rsidRPr="00672A6A"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213EBA9C"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7E89BD39"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C8473A" w:rsidRPr="00672A6A"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9D3688A"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0E5E2F2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C8473A" w:rsidRPr="00672A6A"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3E291AA7"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49F04C5D"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C8473A" w:rsidRPr="00672A6A"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1308B784"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5074FC93"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C8473A" w:rsidRPr="00672A6A"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1C17AC61"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533CBCC2"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C8473A" w:rsidRPr="00672A6A"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6B99BA1F"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3862B08"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C8473A" w:rsidRPr="00672A6A"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5900B128"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0A9920CE"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C8473A" w:rsidRPr="00672A6A"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287B1217"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1471B8C0"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C8473A" w:rsidRPr="00672A6A"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17</w:t>
            </w:r>
          </w:p>
        </w:tc>
        <w:tc>
          <w:tcPr>
            <w:tcW w:w="1836" w:type="dxa"/>
          </w:tcPr>
          <w:p w14:paraId="7ECC5AE3"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C7AB95" w14:textId="77777777" w:rsidR="00C8473A" w:rsidRPr="00672A6A"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C8473A" w:rsidRPr="00672A6A"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672A6A" w:rsidRDefault="00C8473A" w:rsidP="00ED0FE2">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79E27C52"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00C84716" w14:textId="77777777" w:rsidR="00C8473A" w:rsidRPr="00672A6A"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624710" w14:textId="77777777" w:rsidR="00C8473A" w:rsidRPr="00672A6A" w:rsidRDefault="00C8473A" w:rsidP="00C8473A">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154D0CB7" w14:textId="77777777" w:rsidR="00C8473A" w:rsidRPr="00672A6A" w:rsidRDefault="00C8473A" w:rsidP="00C8473A">
      <w:pPr>
        <w:pStyle w:val="ParagraphNormal"/>
        <w:rPr>
          <w:rFonts w:cs="Linux Libertine"/>
          <w:lang w:val="en-US" w:eastAsia="en-GB" w:bidi="ar-SA"/>
        </w:rPr>
      </w:pPr>
    </w:p>
    <w:p w14:paraId="47ED86D2"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672A6A" w:rsidRDefault="00C8473A" w:rsidP="00C8473A">
      <w:pPr>
        <w:pStyle w:val="ParagraphNormal"/>
        <w:rPr>
          <w:rFonts w:cs="Linux Libertine"/>
          <w:lang w:val="en-US" w:eastAsia="en-GB" w:bidi="ar-SA"/>
        </w:rPr>
      </w:pPr>
      <w:r w:rsidRPr="00672A6A">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Default="00C8473A" w:rsidP="00C8473A">
      <w:pPr>
        <w:rPr>
          <w:b/>
          <w:bCs/>
        </w:rPr>
      </w:pPr>
    </w:p>
    <w:p w14:paraId="7045D2D6" w14:textId="77777777" w:rsidR="00601A07" w:rsidRPr="00672A6A" w:rsidRDefault="00601A07" w:rsidP="009510D5">
      <w:pPr>
        <w:rPr>
          <w:rFonts w:cs="Linux Libertine"/>
        </w:rPr>
      </w:pPr>
    </w:p>
    <w:p w14:paraId="4E35E23D" w14:textId="0177A813" w:rsidR="00441CCC" w:rsidRPr="00672A6A" w:rsidRDefault="00601A07" w:rsidP="00A16CBB">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077000F0" w14:textId="77777777" w:rsidR="00441CCC" w:rsidRPr="00672A6A" w:rsidRDefault="00441CCC" w:rsidP="00441CCC">
      <w:pPr>
        <w:rPr>
          <w:rFonts w:cs="Linux Libertine"/>
        </w:rPr>
      </w:pPr>
    </w:p>
    <w:p w14:paraId="4EA24988" w14:textId="77777777" w:rsidR="00C8473A" w:rsidRPr="00E0754A" w:rsidRDefault="00C8473A" w:rsidP="00C8473A">
      <w:pPr>
        <w:pStyle w:val="ParagraphafSubheader"/>
        <w:ind w:firstLine="540"/>
        <w:rPr>
          <w:lang w:eastAsia="en-GB" w:bidi="ar-SA"/>
        </w:rPr>
      </w:pPr>
      <w:r w:rsidRPr="00E0754A">
        <w:rPr>
          <w:lang w:eastAsia="en-GB" w:bidi="ar-SA"/>
        </w:rPr>
        <w:t xml:space="preserve">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t>
      </w:r>
      <w:r w:rsidRPr="00E0754A">
        <w:rPr>
          <w:lang w:eastAsia="en-GB" w:bidi="ar-SA"/>
        </w:rPr>
        <w:lastRenderedPageBreak/>
        <w:t>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E0754A" w:rsidRDefault="00C8473A" w:rsidP="00C8473A">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E0754A" w:rsidRDefault="00C8473A" w:rsidP="00C8473A">
      <w:pPr>
        <w:pStyle w:val="ParagraphNormal"/>
        <w:rPr>
          <w:lang w:eastAsia="en-GB" w:bidi="ar-SA"/>
        </w:rPr>
      </w:pPr>
      <w:r w:rsidRPr="00E0754A">
        <w:rPr>
          <w:lang w:eastAsia="en-GB" w:bidi="ar-SA"/>
        </w:rPr>
        <w:t>Unlike the Ahok case, which has a political undertone, the Ahmadiyya case is distinct from other blasphemy cases in Indonesia. The Ahmadiyya can be 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77777777" w:rsidR="00C8473A" w:rsidRDefault="00C8473A" w:rsidP="00C8473A">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w:t>
      </w:r>
      <w:r w:rsidRPr="00E0754A">
        <w:rPr>
          <w:lang w:eastAsia="en-GB" w:bidi="ar-SA"/>
        </w:rPr>
        <w:lastRenderedPageBreak/>
        <w:t>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3CDD6379" w14:textId="0580F9AF" w:rsidR="00441CCC" w:rsidRPr="00672A6A" w:rsidRDefault="00C8473A" w:rsidP="00C8473A">
      <w:pPr>
        <w:rPr>
          <w:rFonts w:cs="Linux Libertine"/>
        </w:rPr>
      </w:pPr>
      <w:r w:rsidRPr="00E0754A">
        <w:rPr>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60898EC" w14:textId="0EA4D37A"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356C50AF"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00496D7D">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009F6E03">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00496D7D">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thoughts that Muslim countries should </w:t>
      </w:r>
      <w:r w:rsidRPr="00672A6A">
        <w:rPr>
          <w:rFonts w:cs="Linux Libertine"/>
        </w:rPr>
        <w:lastRenderedPageBreak/>
        <w:t>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009F6E03">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672A6A">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00496D7D">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009F6E03">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672A6A">
        <w:rPr>
          <w:rFonts w:cs="Linux Libertine"/>
        </w:rPr>
        <w:t xml:space="preserve">The connection between </w:t>
      </w:r>
      <w:r w:rsidRPr="00672A6A">
        <w:rPr>
          <w:rFonts w:cs="Linux Libertine"/>
        </w:rPr>
        <w:lastRenderedPageBreak/>
        <w:t>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0B663D5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496D7D">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9F6E03">
        <w:rPr>
          <w:rFonts w:cs="Linux Libertine"/>
        </w:rPr>
        <w:t>(An-Naim 2008; C. Durham and Scharffs 2019; Salim, Arskal, and Azra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496D7D">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9F6E03">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9" w:name="_Toc118302792"/>
      <w:bookmarkStart w:id="10" w:name="_Toc121200602"/>
      <w:r w:rsidRPr="00672A6A">
        <w:rPr>
          <w:rFonts w:cs="Linux Libertine"/>
        </w:rPr>
        <w:t xml:space="preserve">6.3. </w:t>
      </w:r>
      <w:r w:rsidR="006A2A0F" w:rsidRPr="00672A6A">
        <w:rPr>
          <w:rFonts w:cs="Linux Libertine"/>
        </w:rPr>
        <w:t>Implication of Relationship towards Religious Freedom</w:t>
      </w:r>
      <w:bookmarkEnd w:id="9"/>
      <w:bookmarkEnd w:id="10"/>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lastRenderedPageBreak/>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00496D7D">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C. 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672A6A" w:rsidRDefault="006A2A0F" w:rsidP="00B84201">
      <w:pPr>
        <w:pStyle w:val="ParagraphNormal"/>
        <w:rPr>
          <w:rFonts w:cs="Linux Libertine"/>
        </w:rPr>
      </w:pPr>
      <w:r w:rsidRPr="00672A6A">
        <w:rPr>
          <w:rFonts w:cs="Linux Libertine"/>
        </w:rPr>
        <w:t xml:space="preserve">Abdullah An-Na'im </w:t>
      </w:r>
      <w:r w:rsidRPr="00672A6A">
        <w:rPr>
          <w:rFonts w:cs="Linux Libertine"/>
        </w:rPr>
        <w:fldChar w:fldCharType="begin"/>
      </w:r>
      <w:r w:rsidR="00496D7D">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672A6A">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lastRenderedPageBreak/>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672A6A">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3F3FEA8"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00496D7D">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009F6E03">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672A6A">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0"/>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00496D7D">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009F6E03">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21"/>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00496D7D">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009F6E03">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22"/>
      </w:r>
      <w:r w:rsidRPr="00672A6A">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23"/>
      </w:r>
    </w:p>
    <w:p w14:paraId="454D9DC3" w14:textId="28FEA4F0"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24"/>
      </w:r>
      <w:r w:rsidRPr="00672A6A">
        <w:rPr>
          <w:rFonts w:cs="Linux Libertine"/>
        </w:rPr>
        <w:t xml:space="preserve"> because he wanted to protect the established religions and beliefs in order to prevent </w:t>
      </w:r>
      <w:r w:rsidRPr="00672A6A">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00496D7D">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009F6E03">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25"/>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00496D7D">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009F6E03">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26"/>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672A6A">
        <w:rPr>
          <w:rFonts w:cs="Linux Libertine"/>
        </w:rPr>
        <w:lastRenderedPageBreak/>
        <w:t xml:space="preserve">peoples; (3) the unity of Indonesia; and (5) socioeconomic justice for everyone </w:t>
      </w:r>
      <w:r w:rsidRPr="00672A6A">
        <w:rPr>
          <w:rFonts w:cs="Linux Libertine"/>
        </w:rPr>
        <w:fldChar w:fldCharType="begin"/>
      </w:r>
      <w:r w:rsidR="00496D7D">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009F6E03" w:rsidRPr="009F6E03">
        <w:rPr>
          <w:rFonts w:cs="Linux Libertine"/>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lastRenderedPageBreak/>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27"/>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28"/>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w:t>
      </w:r>
      <w:r w:rsidRPr="00672A6A">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672A6A">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00496D7D">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00496D7D">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009F6E03">
        <w:rPr>
          <w:rFonts w:cs="Linux Libertine"/>
        </w:rPr>
        <w:t>(Vrielink 2016)</w:t>
      </w:r>
      <w:r w:rsidRPr="00672A6A">
        <w:rPr>
          <w:rFonts w:cs="Linux Libertine"/>
        </w:rPr>
        <w:fldChar w:fldCharType="end"/>
      </w:r>
      <w:r w:rsidRPr="00672A6A">
        <w:rPr>
          <w:rFonts w:cs="Linux Libertine"/>
        </w:rPr>
        <w:t xml:space="preserve">. </w:t>
      </w:r>
    </w:p>
    <w:p w14:paraId="2918ED49" w14:textId="4D7753AE"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w:t>
      </w:r>
      <w:r w:rsidRPr="00672A6A">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00496D7D">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009F6E03">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672A6A">
        <w:rPr>
          <w:rFonts w:cs="Linux Libertine"/>
        </w:rPr>
        <w:fldChar w:fldCharType="begin"/>
      </w:r>
      <w:r w:rsidR="00496D7D">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009F6E03">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672A6A">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672A6A">
        <w:rPr>
          <w:rFonts w:cs="Linux Libertine"/>
        </w:rPr>
        <w:lastRenderedPageBreak/>
        <w:t>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0"/>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w:t>
      </w:r>
      <w:r w:rsidRPr="00672A6A">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672A6A">
        <w:rPr>
          <w:rFonts w:cs="Linux Libertine"/>
        </w:rPr>
        <w:t>Pseudo-secularity harvests an illusion of religious freedom</w:t>
      </w:r>
      <w:bookmarkEnd w:id="11"/>
      <w:bookmarkEnd w:id="12"/>
    </w:p>
    <w:p w14:paraId="61035B73" w14:textId="77777777" w:rsidR="00B711DE" w:rsidRPr="00672A6A" w:rsidRDefault="00B711DE" w:rsidP="00B711DE">
      <w:pPr>
        <w:pStyle w:val="ParagraphafSubheader"/>
        <w:rPr>
          <w:rFonts w:cs="Linux Libertine"/>
        </w:rPr>
      </w:pPr>
      <w:r w:rsidRPr="00672A6A">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00496D7D">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009F6E03">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00496D7D">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009F6E03" w:rsidRPr="009F6E03">
        <w:rPr>
          <w:rFonts w:cs="Linux Libertine"/>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672A6A">
        <w:rPr>
          <w:rFonts w:cs="Linux Libertine"/>
        </w:rPr>
        <w:lastRenderedPageBreak/>
        <w:t>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672A6A">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00496D7D">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009F6E03" w:rsidRPr="009F6E03">
        <w:rPr>
          <w:rFonts w:cs="Linux Libertine"/>
          <w:color w:val="808080"/>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672A6A">
        <w:rPr>
          <w:rFonts w:cs="Linux Libertine"/>
        </w:rPr>
        <w:lastRenderedPageBreak/>
        <w:t>logic is that when there are no rules, it doesn't turn out right, but people will make their own rules”</w:t>
      </w:r>
      <w:r w:rsidRPr="00672A6A">
        <w:rPr>
          <w:rStyle w:val="FootnoteReference"/>
          <w:rFonts w:cs="Linux Libertine"/>
        </w:rPr>
        <w:footnoteReference w:id="132"/>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33"/>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34"/>
      </w:r>
    </w:p>
    <w:p w14:paraId="7F40505A" w14:textId="77777777" w:rsidR="00B711DE" w:rsidRPr="00672A6A" w:rsidRDefault="00B711DE" w:rsidP="00B711DE">
      <w:pPr>
        <w:pStyle w:val="ParagraphNormal"/>
        <w:rPr>
          <w:rFonts w:cs="Linux Libertine"/>
        </w:rPr>
      </w:pPr>
      <w:r w:rsidRPr="00672A6A">
        <w:rPr>
          <w:rFonts w:cs="Linux Libertine"/>
        </w:rPr>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35"/>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37"/>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38"/>
      </w:r>
    </w:p>
    <w:p w14:paraId="7729C0D9" w14:textId="77777777" w:rsidR="00B711DE" w:rsidRPr="00672A6A" w:rsidRDefault="00B711DE" w:rsidP="00B711DE">
      <w:pPr>
        <w:pStyle w:val="ParagraphNormal"/>
        <w:rPr>
          <w:rFonts w:cs="Linux Libertine"/>
        </w:rPr>
      </w:pPr>
      <w:r w:rsidRPr="00672A6A">
        <w:rPr>
          <w:rFonts w:cs="Linux Libertine"/>
        </w:rPr>
        <w:lastRenderedPageBreak/>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672A6A">
        <w:rPr>
          <w:rStyle w:val="FootnoteReference"/>
          <w:rFonts w:cs="Linux Libertine"/>
        </w:rPr>
        <w:footnoteReference w:id="139"/>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0"/>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672A6A">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41"/>
      </w:r>
    </w:p>
    <w:p w14:paraId="40FFF62E" w14:textId="77777777" w:rsidR="00B711DE" w:rsidRPr="00672A6A" w:rsidRDefault="00B711DE" w:rsidP="00B711DE">
      <w:pPr>
        <w:pStyle w:val="ParagraphNormal"/>
        <w:rPr>
          <w:rFonts w:cs="Linux Libertine"/>
        </w:rPr>
      </w:pPr>
      <w:r w:rsidRPr="00672A6A">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672A6A">
        <w:rPr>
          <w:rFonts w:cs="Linux Libertine"/>
        </w:rPr>
        <w:lastRenderedPageBreak/>
        <w:t>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6CE5EB53" w:rsidR="00B711DE" w:rsidRPr="00672A6A" w:rsidRDefault="00B711DE" w:rsidP="00B711DE">
      <w:pPr>
        <w:pStyle w:val="ParagraphafSubheader"/>
        <w:rPr>
          <w:rFonts w:cs="Linux Libertine"/>
        </w:rPr>
      </w:pPr>
      <w:r w:rsidRPr="00672A6A">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00496D7D">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009F6E03">
        <w:rPr>
          <w:rFonts w:cs="Linux Libertine"/>
        </w:rPr>
        <w:t>(C. 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672A6A">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672A6A">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56C68DE1" w14:textId="2975752B"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p>
    <w:p w14:paraId="382AECFC" w14:textId="77777777" w:rsidR="00C75C62" w:rsidRDefault="0025471E" w:rsidP="0025471E">
      <w:pPr>
        <w:pStyle w:val="Heading1"/>
        <w:rPr>
          <w:rFonts w:cs="Linux Libertine"/>
        </w:rPr>
      </w:pPr>
      <w:r w:rsidRPr="00672A6A">
        <w:rPr>
          <w:rFonts w:cs="Linux Libertine"/>
        </w:rPr>
        <w:t xml:space="preserve">CONCLUDING REMAKS: </w:t>
      </w:r>
    </w:p>
    <w:p w14:paraId="1F5839D2" w14:textId="2F82635E" w:rsidR="00441CCC" w:rsidRPr="00672A6A" w:rsidRDefault="0025471E" w:rsidP="0025471E">
      <w:pPr>
        <w:pStyle w:val="Heading1"/>
        <w:rPr>
          <w:rFonts w:cs="Linux Libertine"/>
        </w:rPr>
      </w:pPr>
      <w:r w:rsidRPr="00672A6A">
        <w:rPr>
          <w:rFonts w:cs="Linux Libertine"/>
        </w:rPr>
        <w:t>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58F0DFC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t xml:space="preserve">Thirdly, the country's laws, including the Anti-Blasphemy Law, should not be based on recommendations from certain religious organizations. This is to prevent the </w:t>
      </w:r>
      <w:r w:rsidRPr="00257C00">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lastRenderedPageBreak/>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672A6A">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Indonesia, new sects have sprung up whose teachings are contrary </w:t>
            </w:r>
            <w:r w:rsidRPr="00672A6A">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The enforcement of blasphemy law was successful to prevent the </w:t>
            </w:r>
            <w:r w:rsidRPr="00672A6A">
              <w:rPr>
                <w:rFonts w:cs="Linux Libertine"/>
                <w:sz w:val="20"/>
                <w:szCs w:val="20"/>
              </w:rPr>
              <w:lastRenderedPageBreak/>
              <w:t>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w:t>
            </w:r>
            <w:r w:rsidRPr="00672A6A">
              <w:rPr>
                <w:rFonts w:cs="Linux Libertine"/>
                <w:sz w:val="20"/>
                <w:szCs w:val="20"/>
              </w:rPr>
              <w:lastRenderedPageBreak/>
              <w:t>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lastRenderedPageBreak/>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3" w:name="_Toc121200615"/>
      <w:r w:rsidRPr="00672A6A">
        <w:rPr>
          <w:rFonts w:cs="Linux Libertine"/>
        </w:rPr>
        <w:t>Anti-Blasphemy Laws Actually Targeting Both Minority and Majority Groups of Religions</w:t>
      </w:r>
      <w:bookmarkEnd w:id="13"/>
    </w:p>
    <w:p w14:paraId="25404568" w14:textId="77777777" w:rsidR="0025471E" w:rsidRPr="00672A6A" w:rsidRDefault="0025471E" w:rsidP="0025471E">
      <w:pPr>
        <w:rPr>
          <w:rFonts w:cs="Linux Libertine"/>
        </w:rPr>
      </w:pPr>
    </w:p>
    <w:p w14:paraId="41C7877E" w14:textId="599E788E"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00496D7D">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009F6E03">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00496D7D">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009F6E03">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00496D7D">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009F6E03">
        <w:rPr>
          <w:rFonts w:cs="Linux Libertine"/>
        </w:rPr>
        <w:t>(van der Kroef 1953)</w:t>
      </w:r>
      <w:r w:rsidRPr="00672A6A">
        <w:rPr>
          <w:rFonts w:cs="Linux Libertine"/>
        </w:rPr>
        <w:fldChar w:fldCharType="end"/>
      </w:r>
      <w:r w:rsidRPr="00672A6A">
        <w:rPr>
          <w:rFonts w:cs="Linux Libertine"/>
        </w:rPr>
        <w:t xml:space="preserve">. </w:t>
      </w:r>
    </w:p>
    <w:p w14:paraId="1EA5D78D" w14:textId="6DFEDBF2"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672A6A">
        <w:rPr>
          <w:rFonts w:cs="Linux Libertine"/>
        </w:rPr>
        <w:fldChar w:fldCharType="begin"/>
      </w:r>
      <w:r w:rsidR="009F6E03">
        <w:rPr>
          <w:rFonts w:cs="Linux Libertine"/>
        </w:rPr>
        <w:instrText xml:space="preserve"> ADDIN ZOTERO_ITEM CSL_CITATION {"citationID":"EuZPLGse","properties":{"formattedCitation":"(Timothy Lindsey and Butt 2016; Mietzner and Muhtadi 2020)","plainCitation":"(Timothy 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009F6E03">
        <w:rPr>
          <w:rFonts w:cs="Linux Libertine"/>
        </w:rPr>
        <w:t>(Timothy 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009F6E03">
        <w:rPr>
          <w:rFonts w:cs="Linux Libertine"/>
        </w:rPr>
        <w:t>(2014)</w:t>
      </w:r>
      <w:r w:rsidRPr="00672A6A">
        <w:rPr>
          <w:rFonts w:cs="Linux Libertine"/>
        </w:rPr>
        <w:fldChar w:fldCharType="end"/>
      </w:r>
      <w:r w:rsidRPr="00672A6A">
        <w:rPr>
          <w:rFonts w:cs="Linux Libertine"/>
        </w:rPr>
        <w:t xml:space="preserve"> </w:t>
      </w:r>
      <w:r w:rsidRPr="00672A6A">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42"/>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43"/>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44"/>
      </w:r>
      <w:r w:rsidRPr="00672A6A">
        <w:rPr>
          <w:rFonts w:cs="Linux Libertine"/>
        </w:rPr>
        <w:t xml:space="preserve"> and the fear of the spread of communism.</w:t>
      </w:r>
      <w:r w:rsidRPr="00672A6A">
        <w:rPr>
          <w:rStyle w:val="FootnoteReference"/>
          <w:rFonts w:cs="Linux Libertine"/>
        </w:rPr>
        <w:footnoteReference w:id="145"/>
      </w:r>
      <w:r w:rsidRPr="00672A6A">
        <w:rPr>
          <w:rFonts w:cs="Linux Libertine"/>
        </w:rPr>
        <w:t xml:space="preserve"> The legislators are still </w:t>
      </w:r>
      <w:r w:rsidRPr="00672A6A">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176A5C93"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00496D7D">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009F6E03">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00496D7D">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009F6E03">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w:t>
      </w:r>
      <w:r w:rsidRPr="00672A6A">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00496D7D">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009F6E03">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6047972C"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00496D7D">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009F6E03">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w:t>
      </w:r>
      <w:r w:rsidRPr="00672A6A">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672A6A">
        <w:rPr>
          <w:rFonts w:cs="Linux Libertine"/>
        </w:rPr>
        <w:lastRenderedPageBreak/>
        <w:t xml:space="preserve">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672A6A" w:rsidRDefault="00162E8A" w:rsidP="00162E8A">
      <w:pPr>
        <w:pStyle w:val="ParagraphNormal"/>
        <w:rPr>
          <w:rFonts w:cs="Linux Libertine"/>
        </w:rPr>
      </w:pPr>
      <w:bookmarkStart w:id="14" w:name="_gjdgxs" w:colFirst="0" w:colLast="0"/>
      <w:bookmarkEnd w:id="14"/>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w:t>
      </w:r>
      <w:r w:rsidRPr="00672A6A">
        <w:rPr>
          <w:rFonts w:cs="Linux Libertine"/>
        </w:rPr>
        <w:lastRenderedPageBreak/>
        <w:t xml:space="preserve">called him as </w:t>
      </w:r>
      <w:r w:rsidRPr="00672A6A">
        <w:rPr>
          <w:rFonts w:cs="Linux Libertine"/>
          <w:i/>
        </w:rPr>
        <w:t xml:space="preserve">paedophile </w:t>
      </w:r>
      <w:r w:rsidRPr="00672A6A">
        <w:rPr>
          <w:rFonts w:cs="Linux Libertine"/>
          <w:i/>
        </w:rPr>
        <w:fldChar w:fldCharType="begin"/>
      </w:r>
      <w:r w:rsidR="00496D7D">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009F6E03">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00496D7D">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009F6E03">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00496D7D">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009F6E03">
        <w:rPr>
          <w:rFonts w:cs="Linux Libertine"/>
        </w:rPr>
        <w:t>(Gerards 2013)</w:t>
      </w:r>
      <w:r w:rsidRPr="00672A6A">
        <w:rPr>
          <w:rFonts w:cs="Linux Libertine"/>
        </w:rPr>
        <w:fldChar w:fldCharType="end"/>
      </w:r>
      <w:r w:rsidRPr="00672A6A">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672A6A">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00496D7D">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009F6E03" w:rsidRPr="009F6E03">
        <w:rPr>
          <w:rFonts w:cs="Linux Libertine"/>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2497E046" w:rsidR="006A6489" w:rsidRDefault="00DC0047" w:rsidP="00322058">
      <w:pPr>
        <w:spacing w:line="360" w:lineRule="auto"/>
        <w:jc w:val="both"/>
        <w:rPr>
          <w:rFonts w:cs="Linux Libertine"/>
          <w:color w:val="70AD47" w:themeColor="accent6"/>
        </w:rPr>
      </w:pPr>
      <w:r w:rsidRPr="00672A6A">
        <w:rPr>
          <w:rFonts w:cs="Linux Libertine"/>
        </w:rPr>
        <w:tab/>
      </w:r>
      <w:r w:rsidR="00DB1BE9" w:rsidRPr="00DB1BE9">
        <w:rPr>
          <w:rFonts w:cs="Linux Libertine"/>
        </w:rPr>
        <w:t xml:space="preserve">According to the </w:t>
      </w:r>
      <w:r w:rsidR="00DB1BE9">
        <w:rPr>
          <w:rFonts w:cs="Linux Libertine"/>
        </w:rPr>
        <w:t>Report from</w:t>
      </w:r>
      <w:r w:rsidR="00421A28">
        <w:rPr>
          <w:rFonts w:cs="Linux Libertine"/>
        </w:rPr>
        <w:t xml:space="preserve"> </w:t>
      </w:r>
      <w:r w:rsidR="00421A28">
        <w:rPr>
          <w:rFonts w:cs="Linux Libertine"/>
        </w:rPr>
        <w:fldChar w:fldCharType="begin"/>
      </w:r>
      <w:r w:rsidR="00421A28">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Pr>
          <w:rFonts w:cs="Linux Libertine"/>
        </w:rPr>
        <w:fldChar w:fldCharType="separate"/>
      </w:r>
      <w:r w:rsidR="009F6E03">
        <w:rPr>
          <w:rFonts w:cs="Linux Libertine"/>
          <w:noProof/>
        </w:rPr>
        <w:t>(Theodorou 2016)</w:t>
      </w:r>
      <w:r w:rsidR="00421A28">
        <w:rPr>
          <w:rFonts w:cs="Linux Libertine"/>
        </w:rPr>
        <w:fldChar w:fldCharType="end"/>
      </w:r>
      <w:r w:rsidR="00DB1BE9">
        <w:rPr>
          <w:rFonts w:cs="Linux Libertine"/>
        </w:rPr>
        <w:t xml:space="preserve">, </w:t>
      </w:r>
      <w:r w:rsidR="00DB1BE9" w:rsidRPr="00DB1BE9">
        <w:rPr>
          <w:rFonts w:cs="Linux Libertine"/>
        </w:rPr>
        <w:t>some have successfully repealed the ABL law, but Indonesia has yet to transform into a country that is willing to abolish blasphemy laws.</w:t>
      </w:r>
      <w:r w:rsidRPr="00672A6A">
        <w:rPr>
          <w:rFonts w:cs="Linux Libertine"/>
          <w:color w:val="70AD47" w:themeColor="accent6"/>
        </w:rPr>
        <w:t xml:space="preserve"> </w:t>
      </w:r>
      <w:r w:rsidR="005D7A02" w:rsidRPr="005D7A02">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5D7A02">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5D7A02">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lastRenderedPageBreak/>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6052D0">
          <w:type w:val="oddPage"/>
          <w:pgSz w:w="11906" w:h="16838"/>
          <w:pgMar w:top="2126" w:right="1440" w:bottom="1440" w:left="2126" w:header="709" w:footer="709" w:gutter="0"/>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74A1B2F7" w14:textId="77777777" w:rsidR="00FB4921" w:rsidRPr="00FB4921" w:rsidRDefault="00496D7D" w:rsidP="00FB4921">
      <w:pPr>
        <w:pStyle w:val="Bibliography"/>
        <w:rPr>
          <w:color w:val="auto"/>
          <w:lang w:val="en-GB"/>
        </w:rPr>
      </w:pPr>
      <w:r>
        <w:rPr>
          <w:rFonts w:cs="Linux Libertine"/>
        </w:rPr>
        <w:fldChar w:fldCharType="begin"/>
      </w:r>
      <w:r w:rsidR="009F6E03">
        <w:rPr>
          <w:rFonts w:cs="Linux Libertine"/>
        </w:rPr>
        <w:instrText xml:space="preserve"> ADDIN ZOTERO_BIBL {"uncited":[],"omitted":[],"custom":[]} CSL_BIBLIOGRAPHY </w:instrText>
      </w:r>
      <w:r>
        <w:rPr>
          <w:rFonts w:cs="Linux Libertine"/>
        </w:rPr>
        <w:fldChar w:fldCharType="separate"/>
      </w:r>
      <w:r w:rsidR="00FB4921" w:rsidRPr="00FB4921">
        <w:rPr>
          <w:color w:val="auto"/>
          <w:lang w:val="en-GB"/>
        </w:rPr>
        <w:t xml:space="preserve">Abdulla, Mariam Rawan. 2018. “Culture, Religion, and Freedom of Religion or Belief.” </w:t>
      </w:r>
      <w:r w:rsidR="00FB4921" w:rsidRPr="00FB4921">
        <w:rPr>
          <w:i/>
          <w:iCs/>
          <w:color w:val="auto"/>
          <w:lang w:val="en-GB"/>
        </w:rPr>
        <w:t>The Review of Faith &amp; International Affairs</w:t>
      </w:r>
      <w:r w:rsidR="00FB4921" w:rsidRPr="00FB4921">
        <w:rPr>
          <w:color w:val="auto"/>
          <w:lang w:val="en-GB"/>
        </w:rPr>
        <w:t xml:space="preserve"> 16 (4): 102–15.</w:t>
      </w:r>
    </w:p>
    <w:p w14:paraId="7A5B950E" w14:textId="77777777" w:rsidR="00FB4921" w:rsidRPr="00FB4921" w:rsidRDefault="00FB4921" w:rsidP="00FB4921">
      <w:pPr>
        <w:pStyle w:val="Bibliography"/>
        <w:rPr>
          <w:color w:val="auto"/>
          <w:lang w:val="en-GB"/>
        </w:rPr>
      </w:pPr>
      <w:r w:rsidRPr="00FB4921">
        <w:rPr>
          <w:color w:val="auto"/>
          <w:lang w:val="en-GB"/>
        </w:rPr>
        <w:t xml:space="preserve">Anđelković, Luka. 2017. “The Elements of Proportionality  As A Principle of Human Rights Limitations.” </w:t>
      </w:r>
      <w:r w:rsidRPr="00FB4921">
        <w:rPr>
          <w:i/>
          <w:iCs/>
          <w:color w:val="auto"/>
          <w:lang w:val="en-GB"/>
        </w:rPr>
        <w:t>Facta Universitatis, Series: Law and Politics</w:t>
      </w:r>
      <w:r w:rsidRPr="00FB4921">
        <w:rPr>
          <w:color w:val="auto"/>
          <w:lang w:val="en-GB"/>
        </w:rPr>
        <w:t>, 235. https://doi.org/10.22190/fulp1703235a.</w:t>
      </w:r>
    </w:p>
    <w:p w14:paraId="26722682" w14:textId="77777777" w:rsidR="00FB4921" w:rsidRPr="00FB4921" w:rsidRDefault="00FB4921" w:rsidP="00FB4921">
      <w:pPr>
        <w:pStyle w:val="Bibliography"/>
        <w:rPr>
          <w:color w:val="auto"/>
          <w:lang w:val="en-GB"/>
        </w:rPr>
      </w:pPr>
      <w:r w:rsidRPr="00FB4921">
        <w:rPr>
          <w:color w:val="auto"/>
          <w:lang w:val="en-GB"/>
        </w:rPr>
        <w:t xml:space="preserve">An-Naim, Abdullahi Ahmed. 2008. </w:t>
      </w:r>
      <w:r w:rsidRPr="00FB4921">
        <w:rPr>
          <w:i/>
          <w:iCs/>
          <w:color w:val="auto"/>
          <w:lang w:val="en-GB"/>
        </w:rPr>
        <w:t>Islam and the Secular State: Negotiating the Future of Shari’a</w:t>
      </w:r>
      <w:r w:rsidRPr="00FB4921">
        <w:rPr>
          <w:color w:val="auto"/>
          <w:lang w:val="en-GB"/>
        </w:rPr>
        <w:t>. Harvard University Press.</w:t>
      </w:r>
    </w:p>
    <w:p w14:paraId="043C1CC7" w14:textId="77777777" w:rsidR="00FB4921" w:rsidRPr="00FB4921" w:rsidRDefault="00FB4921" w:rsidP="00FB4921">
      <w:pPr>
        <w:pStyle w:val="Bibliography"/>
        <w:rPr>
          <w:color w:val="auto"/>
          <w:lang w:val="en-GB"/>
        </w:rPr>
      </w:pPr>
      <w:r w:rsidRPr="00FB4921">
        <w:rPr>
          <w:color w:val="auto"/>
          <w:lang w:val="en-GB"/>
        </w:rPr>
        <w:t xml:space="preserve">Arato, J. 2012. “Constitutionality and Constitutionalism beyond the State: Two Perspectives on the Material Constitution of the United Nations.” </w:t>
      </w:r>
      <w:r w:rsidRPr="00FB4921">
        <w:rPr>
          <w:i/>
          <w:iCs/>
          <w:color w:val="auto"/>
          <w:lang w:val="en-GB"/>
        </w:rPr>
        <w:t>International Journal of Constitutional Law</w:t>
      </w:r>
      <w:r w:rsidRPr="00FB4921">
        <w:rPr>
          <w:color w:val="auto"/>
          <w:lang w:val="en-GB"/>
        </w:rPr>
        <w:t xml:space="preserve"> 10 (3): 627–59. https://doi.org/10.1093/icon/mor079.</w:t>
      </w:r>
    </w:p>
    <w:p w14:paraId="11289FB7" w14:textId="77777777" w:rsidR="00FB4921" w:rsidRPr="00FB4921" w:rsidRDefault="00FB4921" w:rsidP="00FB4921">
      <w:pPr>
        <w:pStyle w:val="Bibliography"/>
        <w:rPr>
          <w:color w:val="auto"/>
          <w:lang w:val="en-GB"/>
        </w:rPr>
      </w:pPr>
      <w:r w:rsidRPr="00FB4921">
        <w:rPr>
          <w:color w:val="auto"/>
          <w:lang w:val="en-GB"/>
        </w:rPr>
        <w:t xml:space="preserve">Arief, B.N. 2012. </w:t>
      </w:r>
      <w:r w:rsidRPr="00FB4921">
        <w:rPr>
          <w:i/>
          <w:iCs/>
          <w:color w:val="auto"/>
          <w:lang w:val="en-GB"/>
        </w:rPr>
        <w:t>Delik Agama Dan Penghinaan Tuhan (Blasphemy) Di Indonesia Dan Perbandingan Beberapa Negara</w:t>
      </w:r>
      <w:r w:rsidRPr="00FB4921">
        <w:rPr>
          <w:color w:val="auto"/>
          <w:lang w:val="en-GB"/>
        </w:rPr>
        <w:t>. Semarang: Bidang Penerbit Universitas Diponegoro.</w:t>
      </w:r>
    </w:p>
    <w:p w14:paraId="5E83E367" w14:textId="77777777" w:rsidR="00FB4921" w:rsidRPr="00FB4921" w:rsidRDefault="00FB4921" w:rsidP="00FB4921">
      <w:pPr>
        <w:pStyle w:val="Bibliography"/>
        <w:rPr>
          <w:color w:val="auto"/>
          <w:lang w:val="en-GB"/>
        </w:rPr>
      </w:pPr>
      <w:r w:rsidRPr="00FB4921">
        <w:rPr>
          <w:color w:val="auto"/>
          <w:lang w:val="en-GB"/>
        </w:rPr>
        <w:t xml:space="preserve">As’ad, Said Ali. 2009. </w:t>
      </w:r>
      <w:r w:rsidRPr="00FB4921">
        <w:rPr>
          <w:i/>
          <w:iCs/>
          <w:color w:val="auto"/>
          <w:lang w:val="en-GB"/>
        </w:rPr>
        <w:t>Negara Pancasila: Jalan Kemaslahatan Berbangsa</w:t>
      </w:r>
      <w:r w:rsidRPr="00FB4921">
        <w:rPr>
          <w:color w:val="auto"/>
          <w:lang w:val="en-GB"/>
        </w:rPr>
        <w:t>. Jakarta: LP3ES.</w:t>
      </w:r>
    </w:p>
    <w:p w14:paraId="04B7E1E7" w14:textId="77777777" w:rsidR="00FB4921" w:rsidRPr="00FB4921" w:rsidRDefault="00FB4921" w:rsidP="00FB4921">
      <w:pPr>
        <w:pStyle w:val="Bibliography"/>
        <w:rPr>
          <w:color w:val="auto"/>
          <w:lang w:val="en-GB"/>
        </w:rPr>
      </w:pPr>
      <w:r w:rsidRPr="00FB4921">
        <w:rPr>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1D621B95" w14:textId="77777777" w:rsidR="00FB4921" w:rsidRPr="00FB4921" w:rsidRDefault="00FB4921" w:rsidP="00FB4921">
      <w:pPr>
        <w:pStyle w:val="Bibliography"/>
        <w:rPr>
          <w:color w:val="auto"/>
          <w:lang w:val="en-GB"/>
        </w:rPr>
      </w:pPr>
      <w:r w:rsidRPr="00FB4921">
        <w:rPr>
          <w:color w:val="auto"/>
          <w:lang w:val="en-GB"/>
        </w:rPr>
        <w:t xml:space="preserve">Atsushi, Ota, Okamoto Masaaki, and Ahmad Suaedy. 2010. </w:t>
      </w:r>
      <w:r w:rsidRPr="00FB4921">
        <w:rPr>
          <w:i/>
          <w:iCs/>
          <w:color w:val="auto"/>
          <w:lang w:val="en-GB"/>
        </w:rPr>
        <w:t>Islam in Contention: Rethinking Islam and State in Indonesia</w:t>
      </w:r>
      <w:r w:rsidRPr="00FB4921">
        <w:rPr>
          <w:color w:val="auto"/>
          <w:lang w:val="en-GB"/>
        </w:rPr>
        <w:t>. Jakarta: The Wahid Institute-CSEAS-CAPAS.</w:t>
      </w:r>
    </w:p>
    <w:p w14:paraId="57C8F39A" w14:textId="77777777" w:rsidR="00FB4921" w:rsidRPr="00FB4921" w:rsidRDefault="00FB4921" w:rsidP="00FB4921">
      <w:pPr>
        <w:pStyle w:val="Bibliography"/>
        <w:rPr>
          <w:color w:val="auto"/>
          <w:lang w:val="en-GB"/>
        </w:rPr>
      </w:pPr>
      <w:r w:rsidRPr="00FB4921">
        <w:rPr>
          <w:color w:val="auto"/>
          <w:lang w:val="en-GB"/>
        </w:rPr>
        <w:t xml:space="preserve">Bedner, A., and J.A.C. Vel. 2010. “An Analytical Framework for Empirical Research on Access to Justice.” </w:t>
      </w:r>
      <w:r w:rsidRPr="00FB4921">
        <w:rPr>
          <w:i/>
          <w:iCs/>
          <w:color w:val="auto"/>
          <w:lang w:val="en-GB"/>
        </w:rPr>
        <w:t>Law, Social Justice &amp; Global Development Journal (LGD)</w:t>
      </w:r>
      <w:r w:rsidRPr="00FB4921">
        <w:rPr>
          <w:color w:val="auto"/>
          <w:lang w:val="en-GB"/>
        </w:rPr>
        <w:t>.</w:t>
      </w:r>
    </w:p>
    <w:p w14:paraId="533637EE" w14:textId="77777777" w:rsidR="00FB4921" w:rsidRPr="00FB4921" w:rsidRDefault="00FB4921" w:rsidP="00FB4921">
      <w:pPr>
        <w:pStyle w:val="Bibliography"/>
        <w:rPr>
          <w:color w:val="auto"/>
          <w:lang w:val="en-GB"/>
        </w:rPr>
      </w:pPr>
      <w:r w:rsidRPr="00FB4921">
        <w:rPr>
          <w:color w:val="auto"/>
          <w:lang w:val="en-GB"/>
        </w:rPr>
        <w:t xml:space="preserve">Bielefeldt, Heiner. 2012. </w:t>
      </w:r>
      <w:r w:rsidRPr="00FB4921">
        <w:rPr>
          <w:i/>
          <w:iCs/>
          <w:color w:val="auto"/>
          <w:lang w:val="en-GB"/>
        </w:rPr>
        <w:t>Streit Um Die Religionsfreiheit Aktuelle Facetten Der Internationalen Debatte</w:t>
      </w:r>
      <w:r w:rsidRPr="00FB4921">
        <w:rPr>
          <w:color w:val="auto"/>
          <w:lang w:val="en-GB"/>
        </w:rPr>
        <w:t>. Erlangen Präsident der Friedrich-Alexander-Univ.</w:t>
      </w:r>
    </w:p>
    <w:p w14:paraId="620C8F42" w14:textId="77777777" w:rsidR="00FB4921" w:rsidRPr="00FB4921" w:rsidRDefault="00FB4921" w:rsidP="00FB4921">
      <w:pPr>
        <w:pStyle w:val="Bibliography"/>
        <w:rPr>
          <w:color w:val="auto"/>
          <w:lang w:val="en-GB"/>
        </w:rPr>
      </w:pPr>
      <w:r w:rsidRPr="00FB4921">
        <w:rPr>
          <w:color w:val="auto"/>
          <w:lang w:val="en-GB"/>
        </w:rPr>
        <w:t xml:space="preserve">Biswas, Paul S. 2020. </w:t>
      </w:r>
      <w:r w:rsidRPr="00FB4921">
        <w:rPr>
          <w:i/>
          <w:iCs/>
          <w:color w:val="auto"/>
          <w:lang w:val="en-GB"/>
        </w:rPr>
        <w:t>Perceptions of Christianity Among South Asian Muslims in America</w:t>
      </w:r>
      <w:r w:rsidRPr="00FB4921">
        <w:rPr>
          <w:color w:val="auto"/>
          <w:lang w:val="en-GB"/>
        </w:rPr>
        <w:t>. WestBow Press.</w:t>
      </w:r>
    </w:p>
    <w:p w14:paraId="16E0C31A" w14:textId="77777777" w:rsidR="00FB4921" w:rsidRPr="00FB4921" w:rsidRDefault="00FB4921" w:rsidP="00FB4921">
      <w:pPr>
        <w:pStyle w:val="Bibliography"/>
        <w:rPr>
          <w:color w:val="auto"/>
          <w:lang w:val="en-GB"/>
        </w:rPr>
      </w:pPr>
      <w:r w:rsidRPr="00FB4921">
        <w:rPr>
          <w:color w:val="auto"/>
          <w:lang w:val="en-GB"/>
        </w:rPr>
        <w:lastRenderedPageBreak/>
        <w:t xml:space="preserve">Carothers, Thomas. 2010. </w:t>
      </w:r>
      <w:r w:rsidRPr="00FB4921">
        <w:rPr>
          <w:i/>
          <w:iCs/>
          <w:color w:val="auto"/>
          <w:lang w:val="en-GB"/>
        </w:rPr>
        <w:t>Promoting the Rule of Law Abroad: In Search of Knowledge</w:t>
      </w:r>
      <w:r w:rsidRPr="00FB4921">
        <w:rPr>
          <w:color w:val="auto"/>
          <w:lang w:val="en-GB"/>
        </w:rPr>
        <w:t>. Brookings Institution Press.</w:t>
      </w:r>
    </w:p>
    <w:p w14:paraId="47A9740B" w14:textId="77777777" w:rsidR="00FB4921" w:rsidRPr="00FB4921" w:rsidRDefault="00FB4921" w:rsidP="00FB4921">
      <w:pPr>
        <w:pStyle w:val="Bibliography"/>
        <w:rPr>
          <w:color w:val="auto"/>
          <w:lang w:val="en-GB"/>
        </w:rPr>
      </w:pPr>
      <w:r w:rsidRPr="00FB4921">
        <w:rPr>
          <w:color w:val="auto"/>
          <w:lang w:val="en-GB"/>
        </w:rPr>
        <w:t xml:space="preserve">Cohen, David. 2018. </w:t>
      </w:r>
      <w:r w:rsidRPr="00FB4921">
        <w:rPr>
          <w:i/>
          <w:iCs/>
          <w:color w:val="auto"/>
          <w:lang w:val="en-GB"/>
        </w:rPr>
        <w:t>Interpretations of Article 156a of the Indonesian Criminal Code on Blasphemy and Religious Defamation (A Legal and Human Rights Analysis)</w:t>
      </w:r>
      <w:r w:rsidRPr="00FB4921">
        <w:rPr>
          <w:color w:val="auto"/>
          <w:lang w:val="en-GB"/>
        </w:rPr>
        <w:t>. Jakarta: Indonesian Institute the Independent Judiciary Lembaga Kajian dan Advokasi Independensi Peradilan (LeIP). https://leip.or.id/wp-content/uploads/2018/10/LeIP-Interpretations-of-Article-156A-of-The-Indonesian-Criminal-Code-On-Blasphemy-and-Religious-Defamation-a-Legal-and-Human-Right-Analysis.pdf.</w:t>
      </w:r>
    </w:p>
    <w:p w14:paraId="4AD59B4B" w14:textId="77777777" w:rsidR="00FB4921" w:rsidRPr="00FB4921" w:rsidRDefault="00FB4921" w:rsidP="00FB4921">
      <w:pPr>
        <w:pStyle w:val="Bibliography"/>
        <w:rPr>
          <w:color w:val="auto"/>
          <w:lang w:val="en-GB"/>
        </w:rPr>
      </w:pPr>
      <w:r w:rsidRPr="00FB4921">
        <w:rPr>
          <w:color w:val="auto"/>
          <w:lang w:val="en-GB"/>
        </w:rPr>
        <w:t xml:space="preserve">Colbran, Nicola. 2015. “Sense and Simplicity in Legal and Human Rights Co-Operation: A Case Study of Indonesia.” </w:t>
      </w:r>
      <w:r w:rsidRPr="00FB4921">
        <w:rPr>
          <w:i/>
          <w:iCs/>
          <w:color w:val="auto"/>
          <w:lang w:val="en-GB"/>
        </w:rPr>
        <w:t>Asian Journal of Law and Society</w:t>
      </w:r>
      <w:r w:rsidRPr="00FB4921">
        <w:rPr>
          <w:color w:val="auto"/>
          <w:lang w:val="en-GB"/>
        </w:rPr>
        <w:t xml:space="preserve"> 2 (1): 195–206. https://doi.org/10.1017/als.2015.3.</w:t>
      </w:r>
    </w:p>
    <w:p w14:paraId="7FB36927" w14:textId="77777777" w:rsidR="00FB4921" w:rsidRPr="00FB4921" w:rsidRDefault="00FB4921" w:rsidP="00FB4921">
      <w:pPr>
        <w:pStyle w:val="Bibliography"/>
        <w:rPr>
          <w:color w:val="auto"/>
          <w:lang w:val="en-GB"/>
        </w:rPr>
      </w:pPr>
      <w:r w:rsidRPr="00FB4921">
        <w:rPr>
          <w:color w:val="auto"/>
          <w:lang w:val="en-GB"/>
        </w:rPr>
        <w:t xml:space="preserve">Creutzfeldt, Naomi, Marc Mason, and Kirsten McConnachie, eds. 2020. </w:t>
      </w:r>
      <w:r w:rsidRPr="00FB4921">
        <w:rPr>
          <w:i/>
          <w:iCs/>
          <w:color w:val="auto"/>
          <w:lang w:val="en-GB"/>
        </w:rPr>
        <w:t>Routledge Handbook of Socio-Legal Theory and Methods</w:t>
      </w:r>
      <w:r w:rsidRPr="00FB4921">
        <w:rPr>
          <w:color w:val="auto"/>
          <w:lang w:val="en-GB"/>
        </w:rPr>
        <w:t>. London ; New York: Routledge.</w:t>
      </w:r>
    </w:p>
    <w:p w14:paraId="20D6065D" w14:textId="77777777" w:rsidR="00FB4921" w:rsidRPr="00FB4921" w:rsidRDefault="00FB4921" w:rsidP="00FB4921">
      <w:pPr>
        <w:pStyle w:val="Bibliography"/>
        <w:rPr>
          <w:color w:val="auto"/>
          <w:lang w:val="en-GB"/>
        </w:rPr>
      </w:pPr>
      <w:r w:rsidRPr="00FB4921">
        <w:rPr>
          <w:color w:val="auto"/>
          <w:lang w:val="en-GB"/>
        </w:rPr>
        <w:t xml:space="preserve">Crouch, Melissa A. 2011. “Law and Religion in Indonesia: The Constitutional Court and the Blasphemy Law.” </w:t>
      </w:r>
      <w:r w:rsidRPr="00FB4921">
        <w:rPr>
          <w:i/>
          <w:iCs/>
          <w:color w:val="auto"/>
          <w:lang w:val="en-GB"/>
        </w:rPr>
        <w:t>Asian Journal of Comparative Law</w:t>
      </w:r>
      <w:r w:rsidRPr="00FB4921">
        <w:rPr>
          <w:color w:val="auto"/>
          <w:lang w:val="en-GB"/>
        </w:rPr>
        <w:t xml:space="preserve"> 7: 1–46. https://doi.org/10.1017/s2194607800000582.</w:t>
      </w:r>
    </w:p>
    <w:p w14:paraId="4DBEE7BD" w14:textId="77777777" w:rsidR="00FB4921" w:rsidRPr="00FB4921" w:rsidRDefault="00FB4921" w:rsidP="00FB4921">
      <w:pPr>
        <w:pStyle w:val="Bibliography"/>
        <w:rPr>
          <w:color w:val="auto"/>
          <w:lang w:val="en-GB"/>
        </w:rPr>
      </w:pPr>
      <w:r w:rsidRPr="00FB4921">
        <w:rPr>
          <w:color w:val="auto"/>
          <w:lang w:val="en-GB"/>
        </w:rPr>
        <w:t xml:space="preserve">Daniels, Ronald J, and Michael Trebilcock. 2004. “The Political Economy of Rule of Law Reform in Developing Countries.” </w:t>
      </w:r>
      <w:r w:rsidRPr="00FB4921">
        <w:rPr>
          <w:i/>
          <w:iCs/>
          <w:color w:val="auto"/>
          <w:lang w:val="en-GB"/>
        </w:rPr>
        <w:t>Mich. J. Int’l L.</w:t>
      </w:r>
      <w:r w:rsidRPr="00FB4921">
        <w:rPr>
          <w:color w:val="auto"/>
          <w:lang w:val="en-GB"/>
        </w:rPr>
        <w:t xml:space="preserve"> 26: 99.</w:t>
      </w:r>
    </w:p>
    <w:p w14:paraId="2FCD2237" w14:textId="77777777" w:rsidR="00FB4921" w:rsidRPr="00FB4921" w:rsidRDefault="00FB4921" w:rsidP="00FB4921">
      <w:pPr>
        <w:pStyle w:val="Bibliography"/>
        <w:rPr>
          <w:color w:val="auto"/>
          <w:lang w:val="en-GB"/>
        </w:rPr>
      </w:pPr>
      <w:r w:rsidRPr="00FB4921">
        <w:rPr>
          <w:color w:val="auto"/>
          <w:lang w:val="en-GB"/>
        </w:rPr>
        <w:t xml:space="preserve">Debeljak, Julie. 2008. “Balancing Rights in a Democracy: The Problems with Limitations and Overrides of Rights under the Victorian Charter of Human Rights and Responsibilities Act 2006.” </w:t>
      </w:r>
      <w:r w:rsidRPr="00FB4921">
        <w:rPr>
          <w:i/>
          <w:iCs/>
          <w:color w:val="auto"/>
          <w:lang w:val="en-GB"/>
        </w:rPr>
        <w:t>MelbULawRw</w:t>
      </w:r>
      <w:r w:rsidRPr="00FB4921">
        <w:rPr>
          <w:color w:val="auto"/>
          <w:lang w:val="en-GB"/>
        </w:rPr>
        <w:t xml:space="preserve"> 14 (32): 422.</w:t>
      </w:r>
    </w:p>
    <w:p w14:paraId="6BA668AD" w14:textId="77777777" w:rsidR="00FB4921" w:rsidRPr="00FB4921" w:rsidRDefault="00FB4921" w:rsidP="00FB4921">
      <w:pPr>
        <w:pStyle w:val="Bibliography"/>
        <w:rPr>
          <w:color w:val="auto"/>
          <w:lang w:val="en-GB"/>
        </w:rPr>
      </w:pPr>
      <w:r w:rsidRPr="00FB4921">
        <w:rPr>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A0AA6BD" w14:textId="77777777" w:rsidR="00FB4921" w:rsidRPr="00FB4921" w:rsidRDefault="00FB4921" w:rsidP="00FB4921">
      <w:pPr>
        <w:pStyle w:val="Bibliography"/>
        <w:rPr>
          <w:color w:val="auto"/>
          <w:lang w:val="en-GB"/>
        </w:rPr>
      </w:pPr>
      <w:r w:rsidRPr="00FB4921">
        <w:rPr>
          <w:color w:val="auto"/>
          <w:lang w:val="en-GB"/>
        </w:rPr>
        <w:t xml:space="preserve">Durham, Cole, and Brett G Scharffs. 2019. </w:t>
      </w:r>
      <w:r w:rsidRPr="00FB4921">
        <w:rPr>
          <w:i/>
          <w:iCs/>
          <w:color w:val="auto"/>
          <w:lang w:val="en-GB"/>
        </w:rPr>
        <w:t>Law and Religion : National, International, and Comparative Perspectives</w:t>
      </w:r>
      <w:r w:rsidRPr="00FB4921">
        <w:rPr>
          <w:color w:val="auto"/>
          <w:lang w:val="en-GB"/>
        </w:rPr>
        <w:t>. Second edition. Wolters Kluwer.</w:t>
      </w:r>
    </w:p>
    <w:p w14:paraId="35AB7E19" w14:textId="77777777" w:rsidR="00FB4921" w:rsidRPr="00FB4921" w:rsidRDefault="00FB4921" w:rsidP="00FB4921">
      <w:pPr>
        <w:pStyle w:val="Bibliography"/>
        <w:rPr>
          <w:color w:val="auto"/>
          <w:lang w:val="en-GB"/>
        </w:rPr>
      </w:pPr>
      <w:r w:rsidRPr="00FB4921">
        <w:rPr>
          <w:color w:val="auto"/>
          <w:lang w:val="en-GB"/>
        </w:rPr>
        <w:t xml:space="preserve">Durham, W. 2011. “Religious Freedom in a Worldwide Setting: Comparative Reflections.” </w:t>
      </w:r>
      <w:r w:rsidRPr="00FB4921">
        <w:rPr>
          <w:i/>
          <w:iCs/>
          <w:color w:val="auto"/>
          <w:lang w:val="en-GB"/>
        </w:rPr>
        <w:t>Pontifical Academy of Social Sciences</w:t>
      </w:r>
      <w:r w:rsidRPr="00FB4921">
        <w:rPr>
          <w:color w:val="auto"/>
          <w:lang w:val="en-GB"/>
        </w:rPr>
        <w:t xml:space="preserve"> 36. http://www.pass.va/content/dam/scienzesociali/pdf/acta17/acta17-durham.pdf.</w:t>
      </w:r>
    </w:p>
    <w:p w14:paraId="0F114BF8" w14:textId="77777777" w:rsidR="00FB4921" w:rsidRPr="00FB4921" w:rsidRDefault="00FB4921" w:rsidP="00FB4921">
      <w:pPr>
        <w:pStyle w:val="Bibliography"/>
        <w:rPr>
          <w:color w:val="auto"/>
          <w:lang w:val="en-GB"/>
        </w:rPr>
      </w:pPr>
      <w:r w:rsidRPr="00FB4921">
        <w:rPr>
          <w:color w:val="auto"/>
          <w:lang w:val="en-GB"/>
        </w:rPr>
        <w:t xml:space="preserve">Eddyono, Luthfi Widagdo. 2016. “The First Ten Years Of The Constitutional Court Of Indonesia: The Establishment Of The Principle Of Equality And The Prohibition Of Discrimination.” </w:t>
      </w:r>
      <w:r w:rsidRPr="00FB4921">
        <w:rPr>
          <w:i/>
          <w:iCs/>
          <w:color w:val="auto"/>
          <w:lang w:val="en-GB"/>
        </w:rPr>
        <w:t>Constitutional Review</w:t>
      </w:r>
      <w:r w:rsidRPr="00FB4921">
        <w:rPr>
          <w:color w:val="auto"/>
          <w:lang w:val="en-GB"/>
        </w:rPr>
        <w:t xml:space="preserve"> 1 (2): 119–46.</w:t>
      </w:r>
    </w:p>
    <w:p w14:paraId="259C1621" w14:textId="77777777" w:rsidR="00FB4921" w:rsidRPr="00FB4921" w:rsidRDefault="00FB4921" w:rsidP="00FB4921">
      <w:pPr>
        <w:pStyle w:val="Bibliography"/>
        <w:rPr>
          <w:color w:val="auto"/>
          <w:lang w:val="en-GB"/>
        </w:rPr>
      </w:pPr>
      <w:r w:rsidRPr="00FB4921">
        <w:rPr>
          <w:color w:val="auto"/>
          <w:lang w:val="en-GB"/>
        </w:rPr>
        <w:t xml:space="preserve">Fagan, Andrew. 2019. “The Gentrification of Human Rights.” </w:t>
      </w:r>
      <w:r w:rsidRPr="00FB4921">
        <w:rPr>
          <w:i/>
          <w:iCs/>
          <w:color w:val="auto"/>
          <w:lang w:val="en-GB"/>
        </w:rPr>
        <w:t>Human Rights Quarterly</w:t>
      </w:r>
      <w:r w:rsidRPr="00FB4921">
        <w:rPr>
          <w:color w:val="auto"/>
          <w:lang w:val="en-GB"/>
        </w:rPr>
        <w:t xml:space="preserve"> 41 (2): 283–308. https://doi.org/10.1353/hrq.2019.0027.</w:t>
      </w:r>
    </w:p>
    <w:p w14:paraId="7009A9D5" w14:textId="77777777" w:rsidR="00FB4921" w:rsidRPr="00FB4921" w:rsidRDefault="00FB4921" w:rsidP="00FB4921">
      <w:pPr>
        <w:pStyle w:val="Bibliography"/>
        <w:rPr>
          <w:color w:val="auto"/>
          <w:lang w:val="en-GB"/>
        </w:rPr>
      </w:pPr>
      <w:r w:rsidRPr="00FB4921">
        <w:rPr>
          <w:color w:val="auto"/>
          <w:lang w:val="en-GB"/>
        </w:rPr>
        <w:t xml:space="preserve">Fenton, Adam J. 2016. “Faith, Intolerance, Violence and Bigotry: Legal and Constitutional Issues of Freedom of Religion in Indonesia.” </w:t>
      </w:r>
      <w:r w:rsidRPr="00FB4921">
        <w:rPr>
          <w:i/>
          <w:iCs/>
          <w:color w:val="auto"/>
          <w:lang w:val="en-GB"/>
        </w:rPr>
        <w:t>Journal of Indonesian Islam</w:t>
      </w:r>
      <w:r w:rsidRPr="00FB4921">
        <w:rPr>
          <w:color w:val="auto"/>
          <w:lang w:val="en-GB"/>
        </w:rPr>
        <w:t xml:space="preserve"> 10 (2): 181–212. https://doi.org/10.15642/JIIS.2016.10.2.181-212.</w:t>
      </w:r>
    </w:p>
    <w:p w14:paraId="3DC532E9" w14:textId="77777777" w:rsidR="00FB4921" w:rsidRPr="00FB4921" w:rsidRDefault="00FB4921" w:rsidP="00FB4921">
      <w:pPr>
        <w:pStyle w:val="Bibliography"/>
        <w:rPr>
          <w:color w:val="auto"/>
          <w:lang w:val="en-GB"/>
        </w:rPr>
      </w:pPr>
      <w:r w:rsidRPr="00FB4921">
        <w:rPr>
          <w:color w:val="auto"/>
          <w:lang w:val="en-GB"/>
        </w:rPr>
        <w:t xml:space="preserve">Fiss, J., and J.G. Kestenbaum. 2017. </w:t>
      </w:r>
      <w:r w:rsidRPr="00FB4921">
        <w:rPr>
          <w:i/>
          <w:iCs/>
          <w:color w:val="auto"/>
          <w:lang w:val="en-GB"/>
        </w:rPr>
        <w:t>Respecting Rights?: Measuring the World’s Blasphemy Laws</w:t>
      </w:r>
      <w:r w:rsidRPr="00FB4921">
        <w:rPr>
          <w:color w:val="auto"/>
          <w:lang w:val="en-GB"/>
        </w:rPr>
        <w:t>. United States Commission on International Religious Freedom. https://books.google.co.id/books?id=35RsswEACAAJ.</w:t>
      </w:r>
    </w:p>
    <w:p w14:paraId="513EE917" w14:textId="77777777" w:rsidR="00FB4921" w:rsidRPr="00FB4921" w:rsidRDefault="00FB4921" w:rsidP="00FB4921">
      <w:pPr>
        <w:pStyle w:val="Bibliography"/>
        <w:rPr>
          <w:color w:val="auto"/>
          <w:lang w:val="en-GB"/>
        </w:rPr>
      </w:pPr>
      <w:r w:rsidRPr="00FB4921">
        <w:rPr>
          <w:color w:val="auto"/>
          <w:lang w:val="en-GB"/>
        </w:rPr>
        <w:t xml:space="preserve">Forte, David F. 1994. “Apostasy and Blasphemy in Pakistan.” </w:t>
      </w:r>
      <w:r w:rsidRPr="00FB4921">
        <w:rPr>
          <w:i/>
          <w:iCs/>
          <w:color w:val="auto"/>
          <w:lang w:val="en-GB"/>
        </w:rPr>
        <w:t>Law Faculty Articles and Essays</w:t>
      </w:r>
      <w:r w:rsidRPr="00FB4921">
        <w:rPr>
          <w:color w:val="auto"/>
          <w:lang w:val="en-GB"/>
        </w:rPr>
        <w:t xml:space="preserve"> 10 (1).</w:t>
      </w:r>
    </w:p>
    <w:p w14:paraId="7580E607" w14:textId="77777777" w:rsidR="00FB4921" w:rsidRPr="00FB4921" w:rsidRDefault="00FB4921" w:rsidP="00FB4921">
      <w:pPr>
        <w:pStyle w:val="Bibliography"/>
        <w:rPr>
          <w:color w:val="auto"/>
          <w:lang w:val="en-GB"/>
        </w:rPr>
      </w:pPr>
      <w:r w:rsidRPr="00FB4921">
        <w:rPr>
          <w:color w:val="auto"/>
          <w:lang w:val="en-GB"/>
        </w:rPr>
        <w:lastRenderedPageBreak/>
        <w:t xml:space="preserve">Fraser, Julie. 2019. “Challenging State-Centricity and Legalism: Promoting the Role of Social Institutions in the Domestic Implementation of International Human Rights Law.” </w:t>
      </w:r>
      <w:r w:rsidRPr="00FB4921">
        <w:rPr>
          <w:i/>
          <w:iCs/>
          <w:color w:val="auto"/>
          <w:lang w:val="en-GB"/>
        </w:rPr>
        <w:t>The International Journal of Human Rights</w:t>
      </w:r>
      <w:r w:rsidRPr="00FB4921">
        <w:rPr>
          <w:color w:val="auto"/>
          <w:lang w:val="en-GB"/>
        </w:rPr>
        <w:t xml:space="preserve"> 23 (6): 974–92. https://doi.org/10.1080/13642987.2019.1577539.</w:t>
      </w:r>
    </w:p>
    <w:p w14:paraId="6D05901A" w14:textId="77777777" w:rsidR="00FB4921" w:rsidRPr="00FB4921" w:rsidRDefault="00FB4921" w:rsidP="00FB4921">
      <w:pPr>
        <w:pStyle w:val="Bibliography"/>
        <w:rPr>
          <w:color w:val="auto"/>
          <w:lang w:val="en-GB"/>
        </w:rPr>
      </w:pPr>
      <w:r w:rsidRPr="00FB4921">
        <w:rPr>
          <w:color w:val="auto"/>
          <w:lang w:val="en-GB"/>
        </w:rPr>
        <w:t xml:space="preserve">Friedmann, Lawrence M. 1975. </w:t>
      </w:r>
      <w:r w:rsidRPr="00FB4921">
        <w:rPr>
          <w:i/>
          <w:iCs/>
          <w:color w:val="auto"/>
          <w:lang w:val="en-GB"/>
        </w:rPr>
        <w:t>The Legal System: A Social Science Perspective</w:t>
      </w:r>
      <w:r w:rsidRPr="00FB4921">
        <w:rPr>
          <w:color w:val="auto"/>
          <w:lang w:val="en-GB"/>
        </w:rPr>
        <w:t>. New York: Russel Sage Foundation.</w:t>
      </w:r>
    </w:p>
    <w:p w14:paraId="09763580" w14:textId="77777777" w:rsidR="00FB4921" w:rsidRPr="00FB4921" w:rsidRDefault="00FB4921" w:rsidP="00FB4921">
      <w:pPr>
        <w:pStyle w:val="Bibliography"/>
        <w:rPr>
          <w:color w:val="auto"/>
          <w:lang w:val="en-GB"/>
        </w:rPr>
      </w:pPr>
      <w:r w:rsidRPr="00FB4921">
        <w:rPr>
          <w:color w:val="auto"/>
          <w:lang w:val="en-GB"/>
        </w:rPr>
        <w:t xml:space="preserve">Gerards, J. 2013. “How to Improve the Necessity Test of the European Court of Human Rights.” </w:t>
      </w:r>
      <w:r w:rsidRPr="00FB4921">
        <w:rPr>
          <w:i/>
          <w:iCs/>
          <w:color w:val="auto"/>
          <w:lang w:val="en-GB"/>
        </w:rPr>
        <w:t>International Journal of Constitutional Law</w:t>
      </w:r>
      <w:r w:rsidRPr="00FB4921">
        <w:rPr>
          <w:color w:val="auto"/>
          <w:lang w:val="en-GB"/>
        </w:rPr>
        <w:t xml:space="preserve"> 11 (2): 466–90. https://doi.org/10.1093/icon/mot004.</w:t>
      </w:r>
    </w:p>
    <w:p w14:paraId="16EF3350" w14:textId="77777777" w:rsidR="00FB4921" w:rsidRPr="00FB4921" w:rsidRDefault="00FB4921" w:rsidP="00FB4921">
      <w:pPr>
        <w:pStyle w:val="Bibliography"/>
        <w:rPr>
          <w:color w:val="auto"/>
          <w:lang w:val="en-GB"/>
        </w:rPr>
      </w:pPr>
      <w:r w:rsidRPr="00FB4921">
        <w:rPr>
          <w:color w:val="auto"/>
          <w:lang w:val="en-GB"/>
        </w:rPr>
        <w:t xml:space="preserve">Golder, Ben, and George Williams. 2006. “Balancing National Security and Human Rights: Assessing the Legal Response of Common Law Nations to the Threat of Terrorism.” </w:t>
      </w:r>
      <w:r w:rsidRPr="00FB4921">
        <w:rPr>
          <w:i/>
          <w:iCs/>
          <w:color w:val="auto"/>
          <w:lang w:val="en-GB"/>
        </w:rPr>
        <w:t>Journal of Comparative Policy Analysis</w:t>
      </w:r>
      <w:r w:rsidRPr="00FB4921">
        <w:rPr>
          <w:color w:val="auto"/>
          <w:lang w:val="en-GB"/>
        </w:rPr>
        <w:t xml:space="preserve"> 8 (01): 43–62.</w:t>
      </w:r>
    </w:p>
    <w:p w14:paraId="7190464C" w14:textId="77777777" w:rsidR="00FB4921" w:rsidRPr="00FB4921" w:rsidRDefault="00FB4921" w:rsidP="00FB4921">
      <w:pPr>
        <w:pStyle w:val="Bibliography"/>
        <w:rPr>
          <w:color w:val="auto"/>
          <w:lang w:val="en-GB"/>
        </w:rPr>
      </w:pPr>
      <w:r w:rsidRPr="00FB4921">
        <w:rPr>
          <w:color w:val="auto"/>
          <w:lang w:val="en-GB"/>
        </w:rPr>
        <w:t xml:space="preserve">Henkin, Louis, ed. 2009. </w:t>
      </w:r>
      <w:r w:rsidRPr="00FB4921">
        <w:rPr>
          <w:i/>
          <w:iCs/>
          <w:color w:val="auto"/>
          <w:lang w:val="en-GB"/>
        </w:rPr>
        <w:t>Human Rights</w:t>
      </w:r>
      <w:r w:rsidRPr="00FB4921">
        <w:rPr>
          <w:color w:val="auto"/>
          <w:lang w:val="en-GB"/>
        </w:rPr>
        <w:t>. 2nd ed. Thomson Reuters/Foundation Press. http://www.jstor.org/stable/24219097.</w:t>
      </w:r>
    </w:p>
    <w:p w14:paraId="46E5C154" w14:textId="77777777" w:rsidR="00FB4921" w:rsidRPr="00FB4921" w:rsidRDefault="00FB4921" w:rsidP="00FB4921">
      <w:pPr>
        <w:pStyle w:val="Bibliography"/>
        <w:rPr>
          <w:color w:val="auto"/>
          <w:lang w:val="en-GB"/>
        </w:rPr>
      </w:pPr>
      <w:r w:rsidRPr="00FB4921">
        <w:rPr>
          <w:color w:val="auto"/>
          <w:lang w:val="en-GB"/>
        </w:rPr>
        <w:t>Howard, Erica. 2017. “Freedom of Expression, Blasphemy and Religious Hatred: A View from the United Kingdom.” In , 595–618. Cambridge University Press. https://doi.org/10.1017/9781108242189.025.</w:t>
      </w:r>
    </w:p>
    <w:p w14:paraId="773686C2" w14:textId="77777777" w:rsidR="00FB4921" w:rsidRPr="00FB4921" w:rsidRDefault="00FB4921" w:rsidP="00FB4921">
      <w:pPr>
        <w:pStyle w:val="Bibliography"/>
        <w:rPr>
          <w:color w:val="auto"/>
          <w:lang w:val="en-GB"/>
        </w:rPr>
      </w:pPr>
      <w:r w:rsidRPr="00FB4921">
        <w:rPr>
          <w:color w:val="auto"/>
          <w:lang w:val="en-GB"/>
        </w:rPr>
        <w:t xml:space="preserve">Joppke, Christian. 2018. “Culturalizing Religion in Western Europe: Patterns and Puzzles.” </w:t>
      </w:r>
      <w:r w:rsidRPr="00FB4921">
        <w:rPr>
          <w:i/>
          <w:iCs/>
          <w:color w:val="auto"/>
          <w:lang w:val="en-GB"/>
        </w:rPr>
        <w:t>Social Compass</w:t>
      </w:r>
      <w:r w:rsidRPr="00FB4921">
        <w:rPr>
          <w:color w:val="auto"/>
          <w:lang w:val="en-GB"/>
        </w:rPr>
        <w:t xml:space="preserve"> 65 (2): 234–46. https://doi.org/10.1177/0037768618767962.</w:t>
      </w:r>
    </w:p>
    <w:p w14:paraId="01DCB91E" w14:textId="77777777" w:rsidR="00FB4921" w:rsidRPr="00FB4921" w:rsidRDefault="00FB4921" w:rsidP="00FB4921">
      <w:pPr>
        <w:pStyle w:val="Bibliography"/>
        <w:rPr>
          <w:color w:val="auto"/>
          <w:lang w:val="en-GB"/>
        </w:rPr>
      </w:pPr>
      <w:r w:rsidRPr="00FB4921">
        <w:rPr>
          <w:color w:val="auto"/>
          <w:lang w:val="en-GB"/>
        </w:rPr>
        <w:t xml:space="preserve">Kamali, Mohammed Hashim. 2006. “Reading the Signs: A Qur’anic Perspective on Thinking.” </w:t>
      </w:r>
      <w:r w:rsidRPr="00FB4921">
        <w:rPr>
          <w:i/>
          <w:iCs/>
          <w:color w:val="auto"/>
          <w:lang w:val="en-GB"/>
        </w:rPr>
        <w:t>Islam and Science</w:t>
      </w:r>
      <w:r w:rsidRPr="00FB4921">
        <w:rPr>
          <w:color w:val="auto"/>
          <w:lang w:val="en-GB"/>
        </w:rPr>
        <w:t xml:space="preserve"> 4.</w:t>
      </w:r>
    </w:p>
    <w:p w14:paraId="0BB65219" w14:textId="77777777" w:rsidR="00FB4921" w:rsidRPr="00FB4921" w:rsidRDefault="00FB4921" w:rsidP="00FB4921">
      <w:pPr>
        <w:pStyle w:val="Bibliography"/>
        <w:rPr>
          <w:color w:val="auto"/>
          <w:lang w:val="en-GB"/>
        </w:rPr>
      </w:pPr>
      <w:r w:rsidRPr="00FB4921">
        <w:rPr>
          <w:color w:val="auto"/>
          <w:lang w:val="en-GB"/>
        </w:rPr>
        <w:t xml:space="preserve">Karim, Abdul. 2005. </w:t>
      </w:r>
      <w:r w:rsidRPr="00FB4921">
        <w:rPr>
          <w:i/>
          <w:iCs/>
          <w:color w:val="auto"/>
          <w:lang w:val="en-GB"/>
        </w:rPr>
        <w:t>Religion and State Relations in Post Reformation Era</w:t>
      </w:r>
      <w:r w:rsidRPr="00FB4921">
        <w:rPr>
          <w:color w:val="auto"/>
          <w:lang w:val="en-GB"/>
        </w:rPr>
        <w:t>. 11th ed. Al-Mawarid Edition.</w:t>
      </w:r>
    </w:p>
    <w:p w14:paraId="6C784446" w14:textId="77777777" w:rsidR="00FB4921" w:rsidRPr="00FB4921" w:rsidRDefault="00FB4921" w:rsidP="00FB4921">
      <w:pPr>
        <w:pStyle w:val="Bibliography"/>
        <w:rPr>
          <w:color w:val="auto"/>
          <w:lang w:val="en-GB"/>
        </w:rPr>
      </w:pPr>
      <w:r w:rsidRPr="00FB4921">
        <w:rPr>
          <w:color w:val="auto"/>
          <w:lang w:val="en-GB"/>
        </w:rPr>
        <w:t xml:space="preserve">Keck, Leander E and Winkley. 2015. </w:t>
      </w:r>
      <w:r w:rsidRPr="00FB4921">
        <w:rPr>
          <w:i/>
          <w:iCs/>
          <w:color w:val="auto"/>
          <w:lang w:val="en-GB"/>
        </w:rPr>
        <w:t>Echoes of the Word</w:t>
      </w:r>
      <w:r w:rsidRPr="00FB4921">
        <w:rPr>
          <w:color w:val="auto"/>
          <w:lang w:val="en-GB"/>
        </w:rPr>
        <w:t>. Cascade Books.</w:t>
      </w:r>
    </w:p>
    <w:p w14:paraId="5CE0354B" w14:textId="77777777" w:rsidR="00FB4921" w:rsidRPr="00FB4921" w:rsidRDefault="00FB4921" w:rsidP="00FB4921">
      <w:pPr>
        <w:pStyle w:val="Bibliography"/>
        <w:rPr>
          <w:color w:val="auto"/>
          <w:lang w:val="en-GB"/>
        </w:rPr>
      </w:pPr>
      <w:r w:rsidRPr="00FB4921">
        <w:rPr>
          <w:color w:val="auto"/>
          <w:lang w:val="en-GB"/>
        </w:rPr>
        <w:t xml:space="preserve">Kroef, Justus M. van der. 1953. “Conflicts of Religious Policy in Indonesia.” </w:t>
      </w:r>
      <w:r w:rsidRPr="00FB4921">
        <w:rPr>
          <w:i/>
          <w:iCs/>
          <w:color w:val="auto"/>
          <w:lang w:val="en-GB"/>
        </w:rPr>
        <w:t>Far Eastern Survey</w:t>
      </w:r>
      <w:r w:rsidRPr="00FB4921">
        <w:rPr>
          <w:color w:val="auto"/>
          <w:lang w:val="en-GB"/>
        </w:rPr>
        <w:t xml:space="preserve"> 22 (10): 121–25. https://doi.org/10.2307/3023769.</w:t>
      </w:r>
    </w:p>
    <w:p w14:paraId="20696354" w14:textId="77777777" w:rsidR="00FB4921" w:rsidRPr="00FB4921" w:rsidRDefault="00FB4921" w:rsidP="00FB4921">
      <w:pPr>
        <w:pStyle w:val="Bibliography"/>
        <w:rPr>
          <w:color w:val="auto"/>
          <w:lang w:val="en-GB"/>
        </w:rPr>
      </w:pPr>
      <w:r w:rsidRPr="00FB4921">
        <w:rPr>
          <w:color w:val="auto"/>
          <w:lang w:val="en-GB"/>
        </w:rPr>
        <w:t xml:space="preserve">Kunelius, R., E Eide, O Hahn, and R. Schroeder. 2007. </w:t>
      </w:r>
      <w:r w:rsidRPr="00FB4921">
        <w:rPr>
          <w:i/>
          <w:iCs/>
          <w:color w:val="auto"/>
          <w:lang w:val="en-GB"/>
        </w:rPr>
        <w:t>Reading TheMohammed Cartoons Controversy. An International Analysis of Press Discourses on Freespeech and Political Spin</w:t>
      </w:r>
      <w:r w:rsidRPr="00FB4921">
        <w:rPr>
          <w:color w:val="auto"/>
          <w:lang w:val="en-GB"/>
        </w:rPr>
        <w:t>. Bochum/Freiburg: Projekt Verlag.</w:t>
      </w:r>
    </w:p>
    <w:p w14:paraId="06144245" w14:textId="77777777" w:rsidR="00FB4921" w:rsidRPr="00FB4921" w:rsidRDefault="00FB4921" w:rsidP="00FB4921">
      <w:pPr>
        <w:pStyle w:val="Bibliography"/>
        <w:rPr>
          <w:color w:val="auto"/>
          <w:lang w:val="en-GB"/>
        </w:rPr>
      </w:pPr>
      <w:r w:rsidRPr="00FB4921">
        <w:rPr>
          <w:color w:val="auto"/>
          <w:lang w:val="en-GB"/>
        </w:rPr>
        <w:t xml:space="preserve">Kuznetsov, Dmitry. 2015. “Freedoms Collide: Freedom of Expression and Freedom of Religion in Russia in Comparative Perspective.” </w:t>
      </w:r>
      <w:r w:rsidRPr="00FB4921">
        <w:rPr>
          <w:i/>
          <w:iCs/>
          <w:color w:val="auto"/>
          <w:lang w:val="en-GB"/>
        </w:rPr>
        <w:t>Russian Law Journal</w:t>
      </w:r>
      <w:r w:rsidRPr="00FB4921">
        <w:rPr>
          <w:color w:val="auto"/>
          <w:lang w:val="en-GB"/>
        </w:rPr>
        <w:t xml:space="preserve"> 2 (2): 75. https://doi.org/10.17589/2309-8678-2014-2-2-75-100.</w:t>
      </w:r>
    </w:p>
    <w:p w14:paraId="523EFFBF" w14:textId="77777777" w:rsidR="00FB4921" w:rsidRPr="00FB4921" w:rsidRDefault="00FB4921" w:rsidP="00FB4921">
      <w:pPr>
        <w:pStyle w:val="Bibliography"/>
        <w:rPr>
          <w:color w:val="auto"/>
          <w:lang w:val="en-GB"/>
        </w:rPr>
      </w:pPr>
      <w:r w:rsidRPr="00FB4921">
        <w:rPr>
          <w:color w:val="auto"/>
          <w:lang w:val="en-GB"/>
        </w:rPr>
        <w:t xml:space="preserve">Latif, Yudi. 2011. </w:t>
      </w:r>
      <w:r w:rsidRPr="00FB4921">
        <w:rPr>
          <w:i/>
          <w:iCs/>
          <w:color w:val="auto"/>
          <w:lang w:val="en-GB"/>
        </w:rPr>
        <w:t>Negara Paripurna: Historisitas, Rasionalitas, Dun Aktualitas Pancasila</w:t>
      </w:r>
      <w:r w:rsidRPr="00FB4921">
        <w:rPr>
          <w:color w:val="auto"/>
          <w:lang w:val="en-GB"/>
        </w:rPr>
        <w:t>. Jakarta: Gramedia Pustaka Utama.</w:t>
      </w:r>
    </w:p>
    <w:p w14:paraId="55E62272" w14:textId="77777777" w:rsidR="00FB4921" w:rsidRPr="00FB4921" w:rsidRDefault="00FB4921" w:rsidP="00FB4921">
      <w:pPr>
        <w:pStyle w:val="Bibliography"/>
        <w:rPr>
          <w:color w:val="auto"/>
          <w:lang w:val="en-GB"/>
        </w:rPr>
      </w:pPr>
      <w:r w:rsidRPr="00FB4921">
        <w:rPr>
          <w:color w:val="auto"/>
          <w:lang w:val="en-GB"/>
        </w:rPr>
        <w:t xml:space="preserve">Lindsey, Tim. 2019. “Minorities and Discrimination in Indonesia: The Legal Framework.” </w:t>
      </w:r>
      <w:r w:rsidRPr="00FB4921">
        <w:rPr>
          <w:i/>
          <w:iCs/>
          <w:color w:val="auto"/>
          <w:lang w:val="en-GB"/>
        </w:rPr>
        <w:t>Contentious Belonging: The Place of Minorities in Indonesia</w:t>
      </w:r>
      <w:r w:rsidRPr="00FB4921">
        <w:rPr>
          <w:color w:val="auto"/>
          <w:lang w:val="en-GB"/>
        </w:rPr>
        <w:t>, 36–54.</w:t>
      </w:r>
    </w:p>
    <w:p w14:paraId="78C44401" w14:textId="77777777" w:rsidR="00FB4921" w:rsidRPr="00FB4921" w:rsidRDefault="00FB4921" w:rsidP="00FB4921">
      <w:pPr>
        <w:pStyle w:val="Bibliography"/>
        <w:rPr>
          <w:color w:val="auto"/>
          <w:lang w:val="en-GB"/>
        </w:rPr>
      </w:pPr>
      <w:r w:rsidRPr="00FB4921">
        <w:rPr>
          <w:color w:val="auto"/>
          <w:lang w:val="en-GB"/>
        </w:rPr>
        <w:t>Lindsey, Timothy, and Simon Butt. 2016. “State Power to Restrict Religious Freedom An Overview of the Legal Framework.” In . Routledge, Taylor &amp; Francis Group.</w:t>
      </w:r>
    </w:p>
    <w:p w14:paraId="1C71DD57" w14:textId="77777777" w:rsidR="00FB4921" w:rsidRPr="00FB4921" w:rsidRDefault="00FB4921" w:rsidP="00FB4921">
      <w:pPr>
        <w:pStyle w:val="Bibliography"/>
        <w:rPr>
          <w:color w:val="auto"/>
          <w:lang w:val="en-GB"/>
        </w:rPr>
      </w:pPr>
      <w:r w:rsidRPr="00FB4921">
        <w:rPr>
          <w:color w:val="auto"/>
          <w:lang w:val="en-GB"/>
        </w:rPr>
        <w:t xml:space="preserve">Lintang, Loresta Cahyaning, Adriano Martufi, and JW Ouwerker. 2020. “The Alternative Concepts of Blasphemy Law in Indonesia: Legal Comparison with Ireland and Canada.” </w:t>
      </w:r>
      <w:r w:rsidRPr="00FB4921">
        <w:rPr>
          <w:i/>
          <w:iCs/>
          <w:color w:val="auto"/>
          <w:lang w:val="en-GB"/>
        </w:rPr>
        <w:t>Bestuur</w:t>
      </w:r>
      <w:r w:rsidRPr="00FB4921">
        <w:rPr>
          <w:color w:val="auto"/>
          <w:lang w:val="en-GB"/>
        </w:rPr>
        <w:t xml:space="preserve"> 9 (1): 13–25.</w:t>
      </w:r>
    </w:p>
    <w:p w14:paraId="57451990" w14:textId="77777777" w:rsidR="00FB4921" w:rsidRPr="00FB4921" w:rsidRDefault="00FB4921" w:rsidP="00FB4921">
      <w:pPr>
        <w:pStyle w:val="Bibliography"/>
        <w:rPr>
          <w:color w:val="auto"/>
          <w:lang w:val="en-GB"/>
        </w:rPr>
      </w:pPr>
      <w:r w:rsidRPr="00FB4921">
        <w:rPr>
          <w:color w:val="auto"/>
          <w:lang w:val="en-GB"/>
        </w:rPr>
        <w:t xml:space="preserve">Marzuki, Peter Mahmud. 2017. </w:t>
      </w:r>
      <w:r w:rsidRPr="00FB4921">
        <w:rPr>
          <w:i/>
          <w:iCs/>
          <w:color w:val="auto"/>
          <w:lang w:val="en-GB"/>
        </w:rPr>
        <w:t>Penelitian Hukum</w:t>
      </w:r>
      <w:r w:rsidRPr="00FB4921">
        <w:rPr>
          <w:color w:val="auto"/>
          <w:lang w:val="en-GB"/>
        </w:rPr>
        <w:t>. Prenada Media.</w:t>
      </w:r>
    </w:p>
    <w:p w14:paraId="10F283AE" w14:textId="77777777" w:rsidR="00FB4921" w:rsidRPr="00FB4921" w:rsidRDefault="00FB4921" w:rsidP="00FB4921">
      <w:pPr>
        <w:pStyle w:val="Bibliography"/>
        <w:rPr>
          <w:color w:val="auto"/>
          <w:lang w:val="en-GB"/>
        </w:rPr>
      </w:pPr>
      <w:r w:rsidRPr="00FB4921">
        <w:rPr>
          <w:color w:val="auto"/>
          <w:lang w:val="en-GB"/>
        </w:rPr>
        <w:t xml:space="preserve">Menchik, Jeremy. 2014. “Productive Intolerance: Godly Nationalism in Indonesia.” </w:t>
      </w:r>
      <w:r w:rsidRPr="00FB4921">
        <w:rPr>
          <w:i/>
          <w:iCs/>
          <w:color w:val="auto"/>
          <w:lang w:val="en-GB"/>
        </w:rPr>
        <w:t>Comparative Studies in Society and History</w:t>
      </w:r>
      <w:r w:rsidRPr="00FB4921">
        <w:rPr>
          <w:color w:val="auto"/>
          <w:lang w:val="en-GB"/>
        </w:rPr>
        <w:t xml:space="preserve"> 56 (3): 591–621. https://doi.org/10.1017/S0010417514000267.</w:t>
      </w:r>
    </w:p>
    <w:p w14:paraId="42B25FEF" w14:textId="77777777" w:rsidR="00FB4921" w:rsidRPr="00FB4921" w:rsidRDefault="00FB4921" w:rsidP="00FB4921">
      <w:pPr>
        <w:pStyle w:val="Bibliography"/>
        <w:rPr>
          <w:color w:val="auto"/>
          <w:lang w:val="en-GB"/>
        </w:rPr>
      </w:pPr>
      <w:r w:rsidRPr="00FB4921">
        <w:rPr>
          <w:color w:val="auto"/>
          <w:lang w:val="en-GB"/>
        </w:rPr>
        <w:lastRenderedPageBreak/>
        <w:t xml:space="preserve">Mietzner, Marcus, and Burhanuddin Muhtadi. 2020. “The Myth of Pluralism: Nahdlatul Ulama and the Politics of Religious Tolerance in Indonesia.” </w:t>
      </w:r>
      <w:r w:rsidRPr="00FB4921">
        <w:rPr>
          <w:i/>
          <w:iCs/>
          <w:color w:val="auto"/>
          <w:lang w:val="en-GB"/>
        </w:rPr>
        <w:t>Contemporary Southeast Asia</w:t>
      </w:r>
      <w:r w:rsidRPr="00FB4921">
        <w:rPr>
          <w:color w:val="auto"/>
          <w:lang w:val="en-GB"/>
        </w:rPr>
        <w:t xml:space="preserve"> 42 (1): 58–84. https://doi.org/10.1355/cs42-1c.</w:t>
      </w:r>
    </w:p>
    <w:p w14:paraId="501736BB" w14:textId="77777777" w:rsidR="00FB4921" w:rsidRPr="00FB4921" w:rsidRDefault="00FB4921" w:rsidP="00FB4921">
      <w:pPr>
        <w:pStyle w:val="Bibliography"/>
        <w:rPr>
          <w:color w:val="auto"/>
          <w:lang w:val="en-GB"/>
        </w:rPr>
      </w:pPr>
      <w:r w:rsidRPr="00FB4921">
        <w:rPr>
          <w:color w:val="auto"/>
          <w:lang w:val="en-GB"/>
        </w:rPr>
        <w:t xml:space="preserve">Milanovic, Marko. 2018. “Legitimizing Blasphemy Laws Through the Backdoor: The European Court’s Judgment in E.S. v. Austria.” </w:t>
      </w:r>
      <w:r w:rsidRPr="00FB4921">
        <w:rPr>
          <w:i/>
          <w:iCs/>
          <w:color w:val="auto"/>
          <w:lang w:val="en-GB"/>
        </w:rPr>
        <w:t>EJIL: Talk!</w:t>
      </w:r>
      <w:r w:rsidRPr="00FB4921">
        <w:rPr>
          <w:color w:val="auto"/>
          <w:lang w:val="en-GB"/>
        </w:rPr>
        <w:t xml:space="preserve"> (blog). October 29, 2018. https://www.ejiltalk.org/legitimizing-blasphemy-laws-through-the-backdoor-the-european-courts-judgment-in-e-s-v-austria/.</w:t>
      </w:r>
    </w:p>
    <w:p w14:paraId="259B74C8" w14:textId="77777777" w:rsidR="00FB4921" w:rsidRPr="00FB4921" w:rsidRDefault="00FB4921" w:rsidP="00FB4921">
      <w:pPr>
        <w:pStyle w:val="Bibliography"/>
        <w:rPr>
          <w:color w:val="auto"/>
          <w:lang w:val="en-GB"/>
        </w:rPr>
      </w:pPr>
      <w:r w:rsidRPr="00FB4921">
        <w:rPr>
          <w:color w:val="auto"/>
          <w:lang w:val="en-GB"/>
        </w:rPr>
        <w:t xml:space="preserve">Modood, Tariq, Randall Hansen, Erik Bleich, Brendan O’Leary, and Joseph H. Carens. 2006. “The Danish Cartoon Affair: Free Speech, Racism, Islamism, and Integration.” </w:t>
      </w:r>
      <w:r w:rsidRPr="00FB4921">
        <w:rPr>
          <w:i/>
          <w:iCs/>
          <w:color w:val="auto"/>
          <w:lang w:val="en-GB"/>
        </w:rPr>
        <w:t>International Migration</w:t>
      </w:r>
      <w:r w:rsidRPr="00FB4921">
        <w:rPr>
          <w:color w:val="auto"/>
          <w:lang w:val="en-GB"/>
        </w:rPr>
        <w:t xml:space="preserve"> 44 (5): 3–62. https://doi.org/10.1111/j.1468-2435.2006.00386.x.</w:t>
      </w:r>
    </w:p>
    <w:p w14:paraId="57DBF61F" w14:textId="77777777" w:rsidR="00FB4921" w:rsidRPr="00FB4921" w:rsidRDefault="00FB4921" w:rsidP="00FB4921">
      <w:pPr>
        <w:pStyle w:val="Bibliography"/>
        <w:rPr>
          <w:color w:val="auto"/>
          <w:lang w:val="en-GB"/>
        </w:rPr>
      </w:pPr>
      <w:r w:rsidRPr="00FB4921">
        <w:rPr>
          <w:color w:val="auto"/>
          <w:lang w:val="en-GB"/>
        </w:rPr>
        <w:t xml:space="preserve">Mondal, Anshuman A. 2016. “Articles of Faith: Freedom of Expression and Religious Freedom in Contemporary Multiculture.” </w:t>
      </w:r>
      <w:r w:rsidRPr="00FB4921">
        <w:rPr>
          <w:i/>
          <w:iCs/>
          <w:color w:val="auto"/>
          <w:lang w:val="en-GB"/>
        </w:rPr>
        <w:t>Islam and Christian–Muslim Relations</w:t>
      </w:r>
      <w:r w:rsidRPr="00FB4921">
        <w:rPr>
          <w:color w:val="auto"/>
          <w:lang w:val="en-GB"/>
        </w:rPr>
        <w:t xml:space="preserve"> 27 (1): 3–24. https://doi.org/10.1080/09596410.2015.1114240.</w:t>
      </w:r>
    </w:p>
    <w:p w14:paraId="2C7DD875" w14:textId="77777777" w:rsidR="00FB4921" w:rsidRPr="00FB4921" w:rsidRDefault="00FB4921" w:rsidP="00FB4921">
      <w:pPr>
        <w:pStyle w:val="Bibliography"/>
        <w:rPr>
          <w:color w:val="auto"/>
          <w:lang w:val="en-GB"/>
        </w:rPr>
      </w:pPr>
      <w:r w:rsidRPr="00FB4921">
        <w:rPr>
          <w:color w:val="auto"/>
          <w:lang w:val="en-GB"/>
        </w:rPr>
        <w:t xml:space="preserve">Nalle, Victor Imanuel W. 2017. “Blasphemy Law and Public Neutrality in Indonesia.” </w:t>
      </w:r>
      <w:r w:rsidRPr="00FB4921">
        <w:rPr>
          <w:i/>
          <w:iCs/>
          <w:color w:val="auto"/>
          <w:lang w:val="en-GB"/>
        </w:rPr>
        <w:t>Mediterranean Journal of Social Sciences</w:t>
      </w:r>
      <w:r w:rsidRPr="00FB4921">
        <w:rPr>
          <w:color w:val="auto"/>
          <w:lang w:val="en-GB"/>
        </w:rPr>
        <w:t xml:space="preserve"> 8 (2): 57–62.</w:t>
      </w:r>
    </w:p>
    <w:p w14:paraId="72E5C822" w14:textId="77777777" w:rsidR="00FB4921" w:rsidRPr="00FB4921" w:rsidRDefault="00FB4921" w:rsidP="00FB4921">
      <w:pPr>
        <w:pStyle w:val="Bibliography"/>
        <w:rPr>
          <w:color w:val="auto"/>
          <w:lang w:val="en-GB"/>
        </w:rPr>
      </w:pPr>
      <w:r w:rsidRPr="00FB4921">
        <w:rPr>
          <w:color w:val="auto"/>
          <w:lang w:val="en-GB"/>
        </w:rPr>
        <w:t xml:space="preserve">Nieuwenhuis, Aernout J. 2012. “State and Religion, a Multidimensional Relationship: Some Comparative Law Remarks.” </w:t>
      </w:r>
      <w:r w:rsidRPr="00FB4921">
        <w:rPr>
          <w:i/>
          <w:iCs/>
          <w:color w:val="auto"/>
          <w:lang w:val="en-GB"/>
        </w:rPr>
        <w:t>International Journal of Constitutional Law</w:t>
      </w:r>
      <w:r w:rsidRPr="00FB4921">
        <w:rPr>
          <w:color w:val="auto"/>
          <w:lang w:val="en-GB"/>
        </w:rPr>
        <w:t xml:space="preserve"> 10 (1): 153–74. https://doi.org/10.1093/icon/mos001.</w:t>
      </w:r>
    </w:p>
    <w:p w14:paraId="743BB310" w14:textId="77777777" w:rsidR="00FB4921" w:rsidRPr="00FB4921" w:rsidRDefault="00FB4921" w:rsidP="00FB4921">
      <w:pPr>
        <w:pStyle w:val="Bibliography"/>
        <w:rPr>
          <w:color w:val="auto"/>
          <w:lang w:val="en-GB"/>
        </w:rPr>
      </w:pPr>
      <w:r w:rsidRPr="00FB4921">
        <w:rPr>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FB4921">
        <w:rPr>
          <w:i/>
          <w:iCs/>
          <w:color w:val="auto"/>
          <w:lang w:val="en-GB"/>
        </w:rPr>
        <w:t>Jurnal Hukum Adigama</w:t>
      </w:r>
      <w:r w:rsidRPr="00FB4921">
        <w:rPr>
          <w:color w:val="auto"/>
          <w:lang w:val="en-GB"/>
        </w:rPr>
        <w:t xml:space="preserve"> 1 (1): 809. https://doi.org/10.24912/adigama.v1i1.2168.</w:t>
      </w:r>
    </w:p>
    <w:p w14:paraId="3151709D" w14:textId="77777777" w:rsidR="00FB4921" w:rsidRPr="00FB4921" w:rsidRDefault="00FB4921" w:rsidP="00FB4921">
      <w:pPr>
        <w:pStyle w:val="Bibliography"/>
        <w:rPr>
          <w:color w:val="auto"/>
          <w:lang w:val="en-GB"/>
        </w:rPr>
      </w:pPr>
      <w:r w:rsidRPr="00FB4921">
        <w:rPr>
          <w:color w:val="auto"/>
          <w:lang w:val="en-GB"/>
        </w:rPr>
        <w:t xml:space="preserve">Pratiwi, Cekli Setya, and Sidik Sunaryo. 2021. “Blasphemy Law as a Structural Violence: A Challenge for Maintaining Sustainable Peace.” </w:t>
      </w:r>
      <w:r w:rsidRPr="00FB4921">
        <w:rPr>
          <w:i/>
          <w:iCs/>
          <w:color w:val="auto"/>
          <w:lang w:val="en-GB"/>
        </w:rPr>
        <w:t>Muslim World Journal of Human Rights</w:t>
      </w:r>
      <w:r w:rsidRPr="00FB4921">
        <w:rPr>
          <w:color w:val="auto"/>
          <w:lang w:val="en-GB"/>
        </w:rPr>
        <w:t xml:space="preserve"> 18 (1): 133–65. https://doi.org/10.1515/mwjhr-2020-0019.</w:t>
      </w:r>
    </w:p>
    <w:p w14:paraId="1C59FDFF" w14:textId="77777777" w:rsidR="00FB4921" w:rsidRPr="00FB4921" w:rsidRDefault="00FB4921" w:rsidP="00FB4921">
      <w:pPr>
        <w:pStyle w:val="Bibliography"/>
        <w:rPr>
          <w:color w:val="auto"/>
          <w:lang w:val="en-GB"/>
        </w:rPr>
      </w:pPr>
      <w:r w:rsidRPr="00FB4921">
        <w:rPr>
          <w:color w:val="auto"/>
          <w:lang w:val="en-GB"/>
        </w:rPr>
        <w:t>Prud’homme, Jo-Anne. 2010. “Policing Belief: The Impact of Blasphemy Laws on Human Rights.” Special Report. DC: Freedom House. https://freedomhouse.org/sites/default/files/2020-02/Archived_Special_Report_FH_Policing_Belief_Full.pdf.</w:t>
      </w:r>
    </w:p>
    <w:p w14:paraId="4371D3A3" w14:textId="77777777" w:rsidR="00FB4921" w:rsidRPr="00FB4921" w:rsidRDefault="00FB4921" w:rsidP="00FB4921">
      <w:pPr>
        <w:pStyle w:val="Bibliography"/>
        <w:rPr>
          <w:color w:val="auto"/>
          <w:lang w:val="en-GB"/>
        </w:rPr>
      </w:pPr>
      <w:r w:rsidRPr="00FB4921">
        <w:rPr>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00D0F04E" w14:textId="77777777" w:rsidR="00FB4921" w:rsidRPr="00FB4921" w:rsidRDefault="00FB4921" w:rsidP="00FB4921">
      <w:pPr>
        <w:pStyle w:val="Bibliography"/>
        <w:rPr>
          <w:color w:val="auto"/>
          <w:lang w:val="en-GB"/>
        </w:rPr>
      </w:pPr>
      <w:r w:rsidRPr="00FB4921">
        <w:rPr>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FB4921">
        <w:rPr>
          <w:i/>
          <w:iCs/>
          <w:color w:val="auto"/>
          <w:lang w:val="en-GB"/>
        </w:rPr>
        <w:t>Tadulako Law Review</w:t>
      </w:r>
      <w:r w:rsidRPr="00FB4921">
        <w:rPr>
          <w:color w:val="auto"/>
          <w:lang w:val="en-GB"/>
        </w:rPr>
        <w:t>.</w:t>
      </w:r>
    </w:p>
    <w:p w14:paraId="6A9F9CE0" w14:textId="77777777" w:rsidR="00FB4921" w:rsidRPr="00FB4921" w:rsidRDefault="00FB4921" w:rsidP="00FB4921">
      <w:pPr>
        <w:pStyle w:val="Bibliography"/>
        <w:rPr>
          <w:color w:val="auto"/>
          <w:lang w:val="en-GB"/>
        </w:rPr>
      </w:pPr>
      <w:r w:rsidRPr="00FB4921">
        <w:rPr>
          <w:color w:val="auto"/>
          <w:lang w:val="en-GB"/>
        </w:rPr>
        <w:t xml:space="preserve">Saiya, Nilay. 2015. “The Religious Freedom Peace.” </w:t>
      </w:r>
      <w:r w:rsidRPr="00FB4921">
        <w:rPr>
          <w:i/>
          <w:iCs/>
          <w:color w:val="auto"/>
          <w:lang w:val="en-GB"/>
        </w:rPr>
        <w:t>The International Journal of Human Rights</w:t>
      </w:r>
      <w:r w:rsidRPr="00FB4921">
        <w:rPr>
          <w:color w:val="auto"/>
          <w:lang w:val="en-GB"/>
        </w:rPr>
        <w:t xml:space="preserve"> 19 (3): 369–82.</w:t>
      </w:r>
    </w:p>
    <w:p w14:paraId="08523497" w14:textId="77777777" w:rsidR="00FB4921" w:rsidRPr="00FB4921" w:rsidRDefault="00FB4921" w:rsidP="00FB4921">
      <w:pPr>
        <w:pStyle w:val="Bibliography"/>
        <w:rPr>
          <w:color w:val="auto"/>
          <w:lang w:val="en-GB"/>
        </w:rPr>
      </w:pPr>
      <w:r w:rsidRPr="00FB4921">
        <w:rPr>
          <w:color w:val="auto"/>
          <w:lang w:val="en-GB"/>
        </w:rPr>
        <w:t xml:space="preserve">Salim, Arskal, and Azyumardi Azra. 2003. “Negara Dan Syariat Dalam Perspektif Politik Hukum Indonesia.” In </w:t>
      </w:r>
      <w:r w:rsidRPr="00FB4921">
        <w:rPr>
          <w:i/>
          <w:iCs/>
          <w:color w:val="auto"/>
          <w:lang w:val="en-GB"/>
        </w:rPr>
        <w:t>Syariat Islam: Pandangan Muslim Liberal</w:t>
      </w:r>
      <w:r w:rsidRPr="00FB4921">
        <w:rPr>
          <w:color w:val="auto"/>
          <w:lang w:val="en-GB"/>
        </w:rPr>
        <w:t>. Jakarta: Jaringan Islam Liberal-The Asia Faoundation.</w:t>
      </w:r>
    </w:p>
    <w:p w14:paraId="54B8436B" w14:textId="77777777" w:rsidR="00FB4921" w:rsidRPr="00FB4921" w:rsidRDefault="00FB4921" w:rsidP="00FB4921">
      <w:pPr>
        <w:pStyle w:val="Bibliography"/>
        <w:rPr>
          <w:color w:val="auto"/>
          <w:lang w:val="en-GB"/>
        </w:rPr>
      </w:pPr>
      <w:r w:rsidRPr="00FB4921">
        <w:rPr>
          <w:color w:val="auto"/>
          <w:lang w:val="en-GB"/>
        </w:rPr>
        <w:t xml:space="preserve">Scanlon, Thomas. 1972. “A Theory of Freedom of Expression.” </w:t>
      </w:r>
      <w:r w:rsidRPr="00FB4921">
        <w:rPr>
          <w:i/>
          <w:iCs/>
          <w:color w:val="auto"/>
          <w:lang w:val="en-GB"/>
        </w:rPr>
        <w:t>Philosophy &amp; Public Affairs</w:t>
      </w:r>
      <w:r w:rsidRPr="00FB4921">
        <w:rPr>
          <w:color w:val="auto"/>
          <w:lang w:val="en-GB"/>
        </w:rPr>
        <w:t xml:space="preserve"> 1 (2): 204–26.</w:t>
      </w:r>
    </w:p>
    <w:p w14:paraId="3BFF5369" w14:textId="77777777" w:rsidR="00FB4921" w:rsidRPr="00FB4921" w:rsidRDefault="00FB4921" w:rsidP="00FB4921">
      <w:pPr>
        <w:pStyle w:val="Bibliography"/>
        <w:rPr>
          <w:color w:val="auto"/>
          <w:lang w:val="en-GB"/>
        </w:rPr>
      </w:pPr>
      <w:r w:rsidRPr="00FB4921">
        <w:rPr>
          <w:color w:val="auto"/>
          <w:lang w:val="en-GB"/>
        </w:rPr>
        <w:lastRenderedPageBreak/>
        <w:t>Scharffs, Brett G. 2017. “Towards an Understanding of Accelerants and Decelerants: A Non-Juriscentric Approach to off Ensive or Hateful Speech Concerning Religion.” In , 701–17. Cambridge University Press. https://doi.org/10.1017/9781108242189.029.</w:t>
      </w:r>
    </w:p>
    <w:p w14:paraId="4D2FC06E" w14:textId="77777777" w:rsidR="00FB4921" w:rsidRPr="00FB4921" w:rsidRDefault="00FB4921" w:rsidP="00FB4921">
      <w:pPr>
        <w:pStyle w:val="Bibliography"/>
        <w:rPr>
          <w:color w:val="auto"/>
          <w:lang w:val="en-GB"/>
        </w:rPr>
      </w:pPr>
      <w:r w:rsidRPr="00FB4921">
        <w:rPr>
          <w:color w:val="auto"/>
          <w:lang w:val="en-GB"/>
        </w:rPr>
        <w:t xml:space="preserve">Schmitter, Philippe C, and Terry Lynn Karl. 1991. “What Democracy Is. . . and Is Not.” </w:t>
      </w:r>
      <w:r w:rsidRPr="00FB4921">
        <w:rPr>
          <w:i/>
          <w:iCs/>
          <w:color w:val="auto"/>
          <w:lang w:val="en-GB"/>
        </w:rPr>
        <w:t>Journal of Democracy</w:t>
      </w:r>
      <w:r w:rsidRPr="00FB4921">
        <w:rPr>
          <w:color w:val="auto"/>
          <w:lang w:val="en-GB"/>
        </w:rPr>
        <w:t xml:space="preserve"> 2 (3): 75–88. https://doi.org/10.1353/jod.1991.0033.</w:t>
      </w:r>
    </w:p>
    <w:p w14:paraId="3BF61B45" w14:textId="77777777" w:rsidR="00FB4921" w:rsidRPr="00FB4921" w:rsidRDefault="00FB4921" w:rsidP="00FB4921">
      <w:pPr>
        <w:pStyle w:val="Bibliography"/>
        <w:rPr>
          <w:color w:val="auto"/>
          <w:lang w:val="en-GB"/>
        </w:rPr>
      </w:pPr>
      <w:r w:rsidRPr="00FB4921">
        <w:rPr>
          <w:color w:val="auto"/>
          <w:lang w:val="en-GB"/>
        </w:rPr>
        <w:t xml:space="preserve">Sezgin, Y, and M Künkler. 2014. “Regulation of ‘Religion’ and the ‘Religious’: The Politics of Judicialization and Bureaucratization in India and Indonesia.” </w:t>
      </w:r>
      <w:r w:rsidRPr="00FB4921">
        <w:rPr>
          <w:i/>
          <w:iCs/>
          <w:color w:val="auto"/>
          <w:lang w:val="en-GB"/>
        </w:rPr>
        <w:t>Comparative Studies in Society and History</w:t>
      </w:r>
      <w:r w:rsidRPr="00FB4921">
        <w:rPr>
          <w:color w:val="auto"/>
          <w:lang w:val="en-GB"/>
        </w:rPr>
        <w:t xml:space="preserve"> 56 (2): 448–78.</w:t>
      </w:r>
    </w:p>
    <w:p w14:paraId="6B8101B4" w14:textId="77777777" w:rsidR="00FB4921" w:rsidRPr="00FB4921" w:rsidRDefault="00FB4921" w:rsidP="00FB4921">
      <w:pPr>
        <w:pStyle w:val="Bibliography"/>
        <w:rPr>
          <w:color w:val="auto"/>
          <w:lang w:val="en-GB"/>
        </w:rPr>
      </w:pPr>
      <w:r w:rsidRPr="00FB4921">
        <w:rPr>
          <w:color w:val="auto"/>
          <w:lang w:val="en-GB"/>
        </w:rPr>
        <w:t xml:space="preserve">Shaikh, Osama, and Zeeshan Malik. 2020. “Rule of Law: A Literature Review on Theoretical Concepts, Challenges from Mass Media to Innovation.” </w:t>
      </w:r>
      <w:r w:rsidRPr="00FB4921">
        <w:rPr>
          <w:i/>
          <w:iCs/>
          <w:color w:val="auto"/>
          <w:lang w:val="en-GB"/>
        </w:rPr>
        <w:t>Jus Corpus LJ</w:t>
      </w:r>
      <w:r w:rsidRPr="00FB4921">
        <w:rPr>
          <w:color w:val="auto"/>
          <w:lang w:val="en-GB"/>
        </w:rPr>
        <w:t xml:space="preserve"> 1: 31.</w:t>
      </w:r>
    </w:p>
    <w:p w14:paraId="4F2B35D9" w14:textId="77777777" w:rsidR="00FB4921" w:rsidRPr="00FB4921" w:rsidRDefault="00FB4921" w:rsidP="00FB4921">
      <w:pPr>
        <w:pStyle w:val="Bibliography"/>
        <w:rPr>
          <w:color w:val="auto"/>
          <w:lang w:val="en-GB"/>
        </w:rPr>
      </w:pPr>
      <w:r w:rsidRPr="00FB4921">
        <w:rPr>
          <w:color w:val="auto"/>
          <w:lang w:val="en-GB"/>
        </w:rPr>
        <w:t xml:space="preserve">Shepherd, Amy. 2017. “Extremism, Free Speech and the Rule of Law: Evaluating the Compliance of Legislation Restricting Extremist Expressions with Article 19 ICCPR.” </w:t>
      </w:r>
      <w:r w:rsidRPr="00FB4921">
        <w:rPr>
          <w:i/>
          <w:iCs/>
          <w:color w:val="auto"/>
          <w:lang w:val="en-GB"/>
        </w:rPr>
        <w:t>Utrecht Journal of International and European Law</w:t>
      </w:r>
      <w:r w:rsidRPr="00FB4921">
        <w:rPr>
          <w:color w:val="auto"/>
          <w:lang w:val="en-GB"/>
        </w:rPr>
        <w:t xml:space="preserve"> 33 (85): 62–83. https://doi.org/10.5334/ujiel.405.</w:t>
      </w:r>
    </w:p>
    <w:p w14:paraId="47BDAF8E" w14:textId="77777777" w:rsidR="00FB4921" w:rsidRPr="00FB4921" w:rsidRDefault="00FB4921" w:rsidP="00FB4921">
      <w:pPr>
        <w:pStyle w:val="Bibliography"/>
        <w:rPr>
          <w:color w:val="auto"/>
          <w:lang w:val="en-GB"/>
        </w:rPr>
      </w:pPr>
      <w:r w:rsidRPr="00FB4921">
        <w:rPr>
          <w:color w:val="auto"/>
          <w:lang w:val="en-GB"/>
        </w:rPr>
        <w:t>Sihombing, Uli Parulina. 2008. “Menggugat Bakor Pakem; Kajian Hukum Terhadap Pengawasan Agama Dan Kepercayaan Di Indonesia [Challeng-Ing Bakor Pakem; Legal Study on the Oversight of Religion and Belief in Indonesia].” Jakarta: ILRC [the Indonesian Legal Resource Center].</w:t>
      </w:r>
    </w:p>
    <w:p w14:paraId="5304BFBD" w14:textId="77777777" w:rsidR="00FB4921" w:rsidRPr="00FB4921" w:rsidRDefault="00FB4921" w:rsidP="00FB4921">
      <w:pPr>
        <w:pStyle w:val="Bibliography"/>
        <w:rPr>
          <w:color w:val="auto"/>
          <w:lang w:val="en-GB"/>
        </w:rPr>
      </w:pPr>
      <w:r w:rsidRPr="00FB4921">
        <w:rPr>
          <w:color w:val="auto"/>
          <w:lang w:val="en-GB"/>
        </w:rPr>
        <w:t xml:space="preserve">Siregar, Winner Agustinus, and Iin Karita Sakharina. 2019. “Human Rights Protection Policy in Freedom Violations of Religion and Belief.” </w:t>
      </w:r>
      <w:r w:rsidRPr="00FB4921">
        <w:rPr>
          <w:i/>
          <w:iCs/>
          <w:color w:val="auto"/>
          <w:lang w:val="en-GB"/>
        </w:rPr>
        <w:t>Human Rights</w:t>
      </w:r>
      <w:r w:rsidRPr="00FB4921">
        <w:rPr>
          <w:color w:val="auto"/>
          <w:lang w:val="en-GB"/>
        </w:rPr>
        <w:t xml:space="preserve"> 9 (4).</w:t>
      </w:r>
    </w:p>
    <w:p w14:paraId="783C97BD" w14:textId="77777777" w:rsidR="00FB4921" w:rsidRPr="00FB4921" w:rsidRDefault="00FB4921" w:rsidP="00FB4921">
      <w:pPr>
        <w:pStyle w:val="Bibliography"/>
        <w:rPr>
          <w:color w:val="auto"/>
          <w:lang w:val="en-GB"/>
        </w:rPr>
      </w:pPr>
      <w:r w:rsidRPr="00FB4921">
        <w:rPr>
          <w:color w:val="auto"/>
          <w:lang w:val="en-GB"/>
        </w:rPr>
        <w:t xml:space="preserve">Smet, Stijn. 2011. “Freedom of Expression and the Right to Reputation: Human Rights in Conflict.” </w:t>
      </w:r>
      <w:r w:rsidRPr="00FB4921">
        <w:rPr>
          <w:i/>
          <w:iCs/>
          <w:color w:val="auto"/>
          <w:lang w:val="en-GB"/>
        </w:rPr>
        <w:t>American University International Law Review</w:t>
      </w:r>
      <w:r w:rsidRPr="00FB4921">
        <w:rPr>
          <w:color w:val="auto"/>
          <w:lang w:val="en-GB"/>
        </w:rPr>
        <w:t>, 183–236.</w:t>
      </w:r>
    </w:p>
    <w:p w14:paraId="479624F2" w14:textId="77777777" w:rsidR="00FB4921" w:rsidRPr="00FB4921" w:rsidRDefault="00FB4921" w:rsidP="00FB4921">
      <w:pPr>
        <w:pStyle w:val="Bibliography"/>
        <w:rPr>
          <w:color w:val="auto"/>
          <w:lang w:val="en-GB"/>
        </w:rPr>
      </w:pPr>
      <w:r w:rsidRPr="00FB4921">
        <w:rPr>
          <w:color w:val="auto"/>
          <w:lang w:val="en-GB"/>
        </w:rPr>
        <w:t>Tamanaha, Brian Z. 2007. “A Concise Guide to the Rule of Law.”</w:t>
      </w:r>
    </w:p>
    <w:p w14:paraId="66143858" w14:textId="77777777" w:rsidR="00FB4921" w:rsidRPr="00FB4921" w:rsidRDefault="00FB4921" w:rsidP="00FB4921">
      <w:pPr>
        <w:pStyle w:val="Bibliography"/>
        <w:rPr>
          <w:color w:val="auto"/>
          <w:lang w:val="en-GB"/>
        </w:rPr>
      </w:pPr>
      <w:r w:rsidRPr="00FB4921">
        <w:rPr>
          <w:color w:val="auto"/>
          <w:lang w:val="en-GB"/>
        </w:rPr>
        <w:t>Tehusijarana, Karina M. 2018. “Police End Probe into Blasphemy Allegations against Sukmawati.” The Jakarta Post. 2018. https://www.thejakartapost.com/news/2018/06/17/police-end-probe-into-blasphemy-allegations-against-sukmawati.html.</w:t>
      </w:r>
    </w:p>
    <w:p w14:paraId="30C27F68" w14:textId="77777777" w:rsidR="00FB4921" w:rsidRPr="00FB4921" w:rsidRDefault="00FB4921" w:rsidP="00FB4921">
      <w:pPr>
        <w:pStyle w:val="Bibliography"/>
        <w:rPr>
          <w:color w:val="auto"/>
          <w:lang w:val="en-GB"/>
        </w:rPr>
      </w:pPr>
      <w:r w:rsidRPr="00FB4921">
        <w:rPr>
          <w:color w:val="auto"/>
          <w:lang w:val="en-GB"/>
        </w:rPr>
        <w:t xml:space="preserve">Telle, Kari. 2017. “Faith on Trial: Blasphemy and ‘Lawfare’ in Indonesia.” </w:t>
      </w:r>
      <w:r w:rsidRPr="00FB4921">
        <w:rPr>
          <w:i/>
          <w:iCs/>
          <w:color w:val="auto"/>
          <w:lang w:val="en-GB"/>
        </w:rPr>
        <w:t>Ethnos</w:t>
      </w:r>
      <w:r w:rsidRPr="00FB4921">
        <w:rPr>
          <w:color w:val="auto"/>
          <w:lang w:val="en-GB"/>
        </w:rPr>
        <w:t xml:space="preserve"> 83 (2): 371–91. https://doi.org/10.1080/00141844.2017.1282973.</w:t>
      </w:r>
    </w:p>
    <w:p w14:paraId="309E80CA" w14:textId="77777777" w:rsidR="00FB4921" w:rsidRPr="00FB4921" w:rsidRDefault="00FB4921" w:rsidP="00FB4921">
      <w:pPr>
        <w:pStyle w:val="Bibliography"/>
        <w:rPr>
          <w:color w:val="auto"/>
          <w:lang w:val="en-GB"/>
        </w:rPr>
      </w:pPr>
      <w:r w:rsidRPr="00FB4921">
        <w:rPr>
          <w:color w:val="auto"/>
          <w:lang w:val="en-GB"/>
        </w:rPr>
        <w:t xml:space="preserve">Temperman, J. 2015. </w:t>
      </w:r>
      <w:r w:rsidRPr="00FB4921">
        <w:rPr>
          <w:i/>
          <w:iCs/>
          <w:color w:val="auto"/>
          <w:lang w:val="en-GB"/>
        </w:rPr>
        <w:t>Religious Hatred and International Law: The Prohibition of Incitement to Violence or Discrimination</w:t>
      </w:r>
      <w:r w:rsidRPr="00FB4921">
        <w:rPr>
          <w:color w:val="auto"/>
          <w:lang w:val="en-GB"/>
        </w:rPr>
        <w:t>. Cambridge University Press. https://books.google.com/books?id=ezDuCgAAQBAJ.</w:t>
      </w:r>
    </w:p>
    <w:p w14:paraId="4BBF8E36" w14:textId="77777777" w:rsidR="00FB4921" w:rsidRPr="00FB4921" w:rsidRDefault="00FB4921" w:rsidP="00FB4921">
      <w:pPr>
        <w:pStyle w:val="Bibliography"/>
        <w:rPr>
          <w:color w:val="auto"/>
          <w:lang w:val="en-GB"/>
        </w:rPr>
      </w:pPr>
      <w:r w:rsidRPr="00FB4921">
        <w:rPr>
          <w:color w:val="auto"/>
          <w:lang w:val="en-GB"/>
        </w:rPr>
        <w:t>Theodorou, Angelina E. 2016. “Which Countries Still Outlaw Apostasy and Blasphemy?” Pew Research Center. 2016. https://www.pewresearch.org/fact-tank/2016/07/29/which-countries-still-outlaw-apostasy-and-blasphemy/.</w:t>
      </w:r>
    </w:p>
    <w:p w14:paraId="0EBF9CBD" w14:textId="77777777" w:rsidR="00FB4921" w:rsidRPr="00FB4921" w:rsidRDefault="00FB4921" w:rsidP="00FB4921">
      <w:pPr>
        <w:pStyle w:val="Bibliography"/>
        <w:rPr>
          <w:color w:val="auto"/>
          <w:lang w:val="en-GB"/>
        </w:rPr>
      </w:pPr>
      <w:r w:rsidRPr="00FB4921">
        <w:rPr>
          <w:color w:val="auto"/>
          <w:lang w:val="en-GB"/>
        </w:rPr>
        <w:t xml:space="preserve">Uddin, Asma T. 2015. “Provocative Speech in FRENCH Law: A Closer Look at Charlie Hebdo.” </w:t>
      </w:r>
      <w:r w:rsidRPr="00FB4921">
        <w:rPr>
          <w:i/>
          <w:iCs/>
          <w:color w:val="auto"/>
          <w:lang w:val="en-GB"/>
        </w:rPr>
        <w:t>FIU Law Review</w:t>
      </w:r>
      <w:r w:rsidRPr="00FB4921">
        <w:rPr>
          <w:color w:val="auto"/>
          <w:lang w:val="en-GB"/>
        </w:rPr>
        <w:t xml:space="preserve"> 11 (1). https://doi.org/10.25148/lawrev.11.1.14.</w:t>
      </w:r>
    </w:p>
    <w:p w14:paraId="67ECC072" w14:textId="77777777" w:rsidR="00FB4921" w:rsidRPr="00FB4921" w:rsidRDefault="00FB4921" w:rsidP="00FB4921">
      <w:pPr>
        <w:pStyle w:val="Bibliography"/>
        <w:rPr>
          <w:color w:val="auto"/>
          <w:lang w:val="en-GB"/>
        </w:rPr>
      </w:pPr>
      <w:r w:rsidRPr="00FB4921">
        <w:rPr>
          <w:color w:val="auto"/>
          <w:lang w:val="en-GB"/>
        </w:rPr>
        <w:t xml:space="preserve">Vrielink, Jogchum. 2016. “Do We Want ‘More or Fewer’ Prosecutions of Opinions? The Geert Wilders Trial 2.0.” </w:t>
      </w:r>
      <w:r w:rsidRPr="00FB4921">
        <w:rPr>
          <w:i/>
          <w:iCs/>
          <w:color w:val="auto"/>
          <w:lang w:val="en-GB"/>
        </w:rPr>
        <w:t>Netherlands Journal of Legal Philosophy</w:t>
      </w:r>
      <w:r w:rsidRPr="00FB4921">
        <w:rPr>
          <w:color w:val="auto"/>
          <w:lang w:val="en-GB"/>
        </w:rPr>
        <w:t xml:space="preserve"> 2: 3–11.</w:t>
      </w:r>
    </w:p>
    <w:p w14:paraId="009FC1B1" w14:textId="77777777" w:rsidR="00FB4921" w:rsidRPr="00FB4921" w:rsidRDefault="00FB4921" w:rsidP="00FB4921">
      <w:pPr>
        <w:pStyle w:val="Bibliography"/>
        <w:rPr>
          <w:color w:val="auto"/>
          <w:lang w:val="en-GB"/>
        </w:rPr>
      </w:pPr>
      <w:r w:rsidRPr="00FB4921">
        <w:rPr>
          <w:color w:val="auto"/>
          <w:lang w:val="en-GB"/>
        </w:rPr>
        <w:t xml:space="preserve">Whelan, Daniel J. 2010. “Indivisible Human Rights.” </w:t>
      </w:r>
      <w:r w:rsidRPr="00FB4921">
        <w:rPr>
          <w:i/>
          <w:iCs/>
          <w:color w:val="auto"/>
          <w:lang w:val="en-GB"/>
        </w:rPr>
        <w:t>Global Issues Series</w:t>
      </w:r>
      <w:r w:rsidRPr="00FB4921">
        <w:rPr>
          <w:color w:val="auto"/>
          <w:lang w:val="en-GB"/>
        </w:rPr>
        <w:t xml:space="preserve"> 69.</w:t>
      </w:r>
    </w:p>
    <w:p w14:paraId="6551FF3B" w14:textId="631DBAA5" w:rsidR="00441CCC" w:rsidRPr="00672A6A" w:rsidRDefault="00496D7D" w:rsidP="00441CCC">
      <w:pPr>
        <w:rPr>
          <w:rFonts w:cs="Linux Libertine"/>
        </w:rPr>
      </w:pPr>
      <w:r>
        <w:rPr>
          <w:rFonts w:cs="Linux Libertine"/>
        </w:rPr>
        <w:fldChar w:fldCharType="end"/>
      </w:r>
    </w:p>
    <w:sectPr w:rsidR="00441CCC" w:rsidRPr="00672A6A"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4CF58" w14:textId="77777777" w:rsidR="004D292A" w:rsidRDefault="004D292A" w:rsidP="00D043F5">
      <w:r>
        <w:separator/>
      </w:r>
    </w:p>
  </w:endnote>
  <w:endnote w:type="continuationSeparator" w:id="0">
    <w:p w14:paraId="7B84756C" w14:textId="77777777" w:rsidR="004D292A" w:rsidRDefault="004D292A"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EE"/>
    <w:family w:val="auto"/>
    <w:notTrueType/>
    <w:pitch w:val="default"/>
    <w:sig w:usb0="00000005" w:usb1="00000000" w:usb2="00000000" w:usb3="00000000" w:csb0="00000002"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73E75" w14:textId="77777777" w:rsidR="004D292A" w:rsidRDefault="004D292A" w:rsidP="00D043F5">
      <w:r>
        <w:separator/>
      </w:r>
    </w:p>
  </w:footnote>
  <w:footnote w:type="continuationSeparator" w:id="0">
    <w:p w14:paraId="27A818F6" w14:textId="77777777" w:rsidR="004D292A" w:rsidRDefault="004D292A"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Asia Bibi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r w:rsidRPr="00B80E23">
        <w:rPr>
          <w:i/>
          <w:iCs/>
          <w:sz w:val="20"/>
          <w:szCs w:val="20"/>
        </w:rPr>
        <w:t>Moh-Ezra vs. Malaysia</w:t>
      </w:r>
      <w:r w:rsidRPr="00B80E23">
        <w:rPr>
          <w:sz w:val="20"/>
          <w:szCs w:val="20"/>
        </w:rPr>
        <w:t xml:space="preserve">, In Selangor, Moh Ezra was convicted blasphemy under Section 16 of Selangor State Syariah Law after his company ZI Publications Sdn Bhd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FoE's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ordr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Doc.CCPR/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Penetapan Presiden/PNPS) or Presidential Directives (Peraturan Presiden) through the exercise of executive power. Thus, Law No.1/PNPS/1965 was enacted through a Presidential Stipulation rather than an Act (Undang-Undang).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that PNPS was issued by President Soekarno on January 20, 1965. Exactly two weeks after the massacre of Muslims in Madiun. here was a sadistic murder when the kiai (Ulama) and santri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Keputusan Presiden Nomor 150 Year 1959 concerning Back to UUD 1945. Announced at Lembaran Negara Nomor 75 Year 1959. See also Mahfud M.D., 2001. Dasar dan Struktur Ketatanegaraan Indonesia, Jakarta: Rineka Cipta,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Tabel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At this conference it was also agreed to establish the Indonesian Islamic Army (TII), the Imamah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ancasila consists of 5 Sila (Principles). The first Sila states: “Believe in God the Almaighty.”</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 Indonesia. Pelaporan Ahok Atas tuduhan menghina agama dan pemilih.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Kompas.com. Ahok Dilaporkan Dua Organisasi ke Polda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Pid.B/2011/PN Srg; Verdict No. 314/Pid B/2011/PN.Srg.</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Kenapa Ahmadiyya Dianggap Bukan Islam: Fakta dan Kontroversinya. BBC-19 Februari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54">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5">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56">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57">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58">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9">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60">
    <w:p w14:paraId="028C335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61">
    <w:p w14:paraId="5799446D"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62">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63">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64">
    <w:p w14:paraId="39057C7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epublika.co.id. Ajarkan Aliran Sesat, Aktivitas Gafatar Resmi Dilarang Pemerintah [Teaching heretical sects, Gafatar activities are officially banned by the government] https://khazanah.republika.co.id/berita/dunia-islam/islam-nusantara/16/03/24/o4jj6h377-ajarkan-aliran-sesat-pemerintah-resmi-larang-aktivitas-gafatar</w:t>
      </w:r>
    </w:p>
  </w:footnote>
  <w:footnote w:id="65">
    <w:p w14:paraId="2284DC57"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66">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t>Mantan Ketua Gafatar meminta bantuan hukum kepada Lembaga Bantuan Hukum Jakarta. See https://www.merdeka.com/peristiwa/eks-ketum-kutuk-keras-tindakan-pembakaran-lahan-milik-gafatar.html</w:t>
      </w:r>
    </w:p>
  </w:footnote>
  <w:footnote w:id="67">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68">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69">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istrict Court Decision of Tanjung Balai No. 461/Pid.B/2016/PN Tjb; No. 457/Pid.B/2016/PN-Tjb; No.  462/Pid.B/2016/PN Tjb; No. 463/Pid.B/2016/PN Tjb, No. 451/Pid.B/2016/PN-Tjb; No. 458/Pid.B/2016/PN-Tjb; No. 460/Pid.B/2016/PN Tjb; No. 477/Pid.B/2016/PN Tjb.</w:t>
      </w:r>
    </w:p>
  </w:footnote>
  <w:footnote w:id="70">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71">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See Banda Aceh District Court Decision Number 80 / Pid.B / 2015/PN Bna on behalf of defendant T. Abdul Fatah Bin T. Muhammad Tahib; Decision of the Jantho District Court number 03 / Pid.C / 2015 / Pn-Jth dated 6 February 2016)</w:t>
      </w:r>
    </w:p>
  </w:footnote>
  <w:footnote w:id="72">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73">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74">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5">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enetapan Presiden No. 1/1965 tentang Pentjegahan Penjalahgunaan Dan/Atau Penodaan Agama,” Suara Merdeka, 9 Mar. 1965: 1. Cite from Menchik, Ibid. p. 608.</w:t>
      </w:r>
    </w:p>
  </w:footnote>
  <w:footnote w:id="76">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77">
    <w:p w14:paraId="6B858E72" w14:textId="3FECACCB" w:rsidR="00F257F5" w:rsidRPr="00F257F5" w:rsidRDefault="00F257F5">
      <w:pPr>
        <w:pStyle w:val="FootnoteText"/>
        <w:rPr>
          <w:lang w:val="en-US"/>
        </w:rPr>
      </w:pPr>
      <w:r>
        <w:rPr>
          <w:rStyle w:val="FootnoteReference"/>
        </w:rPr>
        <w:footnoteRef/>
      </w:r>
      <w:r>
        <w:t xml:space="preserve"> </w:t>
      </w:r>
      <w:r>
        <w:tab/>
      </w:r>
      <w:r w:rsidRPr="00F257F5">
        <w:t>Many authors indicate that the IHRL is embedded in the provisions of the 1945 Constitution since Indonesia has ratified 9 out of 10 of the core international human rights instruments, such as the ICCPR, the ICESCR, the CERD, the CAT, the CEDAW, the CRC, the CPD, the CMW. See Jimly Asshiddiqie, “Universalization of Democratic Constitutionalism and The Work of Constitutional Courts Today,” Constitutional Review 1, no. 2 (March 28, 2016): 1, https://doi.org/10.31078/consrev121.</w:t>
      </w:r>
    </w:p>
  </w:footnote>
  <w:footnote w:id="78">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internum, in which no one or no state can interfere with the liberty of any person to hold or choose the religions or beliefs. The second dimension is the right to manifest the religions or beliefs or known as forum-externum. For example, everyone has the right to practice, worship, teach, and observe the religions or beliefs, either alone or in society, either private or public and could be a subject of such limitation under Art. 18 (3).</w:t>
      </w:r>
    </w:p>
  </w:footnote>
  <w:footnote w:id="79">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80">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81">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82">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83">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anda Aceh District Court Decision Number 80 / Pid.B / 2015/PN Bna on behalf of defendant T. Abdul Fatah Bin T. Muhammad Tahib; Decision of the Jantho District Court number 03 / Pid.C / 2015 / Pn-Jth dated 6 February 2016)</w:t>
      </w:r>
    </w:p>
  </w:footnote>
  <w:footnote w:id="84">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85">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86">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87">
    <w:p w14:paraId="14F27190" w14:textId="77777777" w:rsidR="00C8473A" w:rsidRPr="00734ABB" w:rsidRDefault="00C8473A" w:rsidP="00C8473A">
      <w:pPr>
        <w:pStyle w:val="FootnoteText"/>
      </w:pPr>
      <w:r w:rsidRPr="00E82028">
        <w:rPr>
          <w:rStyle w:val="FootnoteReference"/>
        </w:rPr>
        <w:footnoteRef/>
      </w:r>
      <w:r w:rsidRPr="00734ABB">
        <w:t xml:space="preserve"> </w:t>
      </w:r>
      <w:r w:rsidRPr="00734ABB">
        <w:tab/>
      </w:r>
      <w:r>
        <w:t>“</w:t>
      </w:r>
      <w:r w:rsidRPr="00734ABB">
        <w:t>Penetapan Presiden No. 1/1965 tentang Pentjegahan Penjalahgunaan Dan/Atau Penodaan Agama,</w:t>
      </w:r>
      <w:r>
        <w:t>”</w:t>
      </w:r>
      <w:r w:rsidRPr="00734ABB">
        <w:t xml:space="preserve"> Suara Merdeka, 9 Mar. 1965: 1. Cite from Menchik, Ibid. p. 608.</w:t>
      </w:r>
    </w:p>
  </w:footnote>
  <w:footnote w:id="88">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89">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90">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1">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92">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93">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94">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95">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6">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97">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8">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99">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00">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01">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102">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103">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104">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105">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106">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107">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108">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109">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110">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111">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112">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113">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114">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115">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16">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17">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18">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19">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20">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21">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22">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23">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24">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25">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26">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27">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28">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29">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0">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31">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32">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33">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34">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35">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6">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37">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38">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39">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0">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41">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42">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43">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44">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45">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64C2753"/>
    <w:multiLevelType w:val="hybridMultilevel"/>
    <w:tmpl w:val="83667A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4"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6"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7"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9"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5"/>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2"/>
  </w:num>
  <w:num w:numId="204" w16cid:durableId="1207641991">
    <w:abstractNumId w:val="17"/>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7"/>
  </w:num>
  <w:num w:numId="326" w16cid:durableId="316344978">
    <w:abstractNumId w:val="8"/>
    <w:lvlOverride w:ilvl="0">
      <w:startOverride w:val="1"/>
    </w:lvlOverride>
  </w:num>
  <w:num w:numId="327" w16cid:durableId="1672759476">
    <w:abstractNumId w:val="38"/>
  </w:num>
  <w:num w:numId="328" w16cid:durableId="693918220">
    <w:abstractNumId w:val="36"/>
  </w:num>
  <w:num w:numId="329" w16cid:durableId="195196305">
    <w:abstractNumId w:val="36"/>
    <w:lvlOverride w:ilvl="0">
      <w:startOverride w:val="3"/>
    </w:lvlOverride>
    <w:lvlOverride w:ilvl="1">
      <w:startOverride w:val="3"/>
    </w:lvlOverride>
  </w:num>
  <w:num w:numId="330" w16cid:durableId="1556820072">
    <w:abstractNumId w:val="26"/>
  </w:num>
  <w:num w:numId="331" w16cid:durableId="1470439083">
    <w:abstractNumId w:val="18"/>
  </w:num>
  <w:num w:numId="332" w16cid:durableId="538780605">
    <w:abstractNumId w:val="21"/>
  </w:num>
  <w:num w:numId="333" w16cid:durableId="130564383">
    <w:abstractNumId w:val="28"/>
  </w:num>
  <w:num w:numId="334" w16cid:durableId="1017464277">
    <w:abstractNumId w:val="20"/>
  </w:num>
  <w:num w:numId="335" w16cid:durableId="1059282091">
    <w:abstractNumId w:val="39"/>
  </w:num>
  <w:num w:numId="336" w16cid:durableId="1735424484">
    <w:abstractNumId w:val="13"/>
  </w:num>
  <w:num w:numId="337" w16cid:durableId="438718605">
    <w:abstractNumId w:val="14"/>
  </w:num>
  <w:num w:numId="338" w16cid:durableId="1660186439">
    <w:abstractNumId w:val="31"/>
  </w:num>
  <w:num w:numId="339" w16cid:durableId="940062582">
    <w:abstractNumId w:val="35"/>
  </w:num>
  <w:num w:numId="340" w16cid:durableId="520437913">
    <w:abstractNumId w:val="34"/>
  </w:num>
  <w:num w:numId="341" w16cid:durableId="1454403568">
    <w:abstractNumId w:val="12"/>
  </w:num>
  <w:num w:numId="342" w16cid:durableId="1717658541">
    <w:abstractNumId w:val="30"/>
  </w:num>
  <w:num w:numId="343" w16cid:durableId="1224371027">
    <w:abstractNumId w:val="11"/>
  </w:num>
  <w:num w:numId="344" w16cid:durableId="1701936211">
    <w:abstractNumId w:val="23"/>
  </w:num>
  <w:num w:numId="345" w16cid:durableId="1666394135">
    <w:abstractNumId w:val="32"/>
  </w:num>
  <w:num w:numId="346" w16cid:durableId="1662804866">
    <w:abstractNumId w:val="19"/>
  </w:num>
  <w:num w:numId="347" w16cid:durableId="2047751868">
    <w:abstractNumId w:val="24"/>
  </w:num>
  <w:num w:numId="348" w16cid:durableId="1619143811">
    <w:abstractNumId w:val="33"/>
  </w:num>
  <w:num w:numId="349" w16cid:durableId="955217843">
    <w:abstractNumId w:val="16"/>
  </w:num>
  <w:num w:numId="350" w16cid:durableId="613513657">
    <w:abstractNumId w:val="27"/>
  </w:num>
  <w:num w:numId="351" w16cid:durableId="859930064">
    <w:abstractNumId w:val="29"/>
  </w:num>
  <w:num w:numId="352" w16cid:durableId="208850138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C3216"/>
    <w:rsid w:val="001F5938"/>
    <w:rsid w:val="00205413"/>
    <w:rsid w:val="0021672C"/>
    <w:rsid w:val="00221ECF"/>
    <w:rsid w:val="00222081"/>
    <w:rsid w:val="00231C8E"/>
    <w:rsid w:val="00240952"/>
    <w:rsid w:val="00245C51"/>
    <w:rsid w:val="0025471E"/>
    <w:rsid w:val="00257C00"/>
    <w:rsid w:val="002B42F4"/>
    <w:rsid w:val="002B7213"/>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64116"/>
    <w:rsid w:val="0046564B"/>
    <w:rsid w:val="004933D7"/>
    <w:rsid w:val="00496D7D"/>
    <w:rsid w:val="00497A00"/>
    <w:rsid w:val="004C7AD8"/>
    <w:rsid w:val="004D24CC"/>
    <w:rsid w:val="004D292A"/>
    <w:rsid w:val="00537C3F"/>
    <w:rsid w:val="00540FED"/>
    <w:rsid w:val="00554233"/>
    <w:rsid w:val="005B7146"/>
    <w:rsid w:val="005D073C"/>
    <w:rsid w:val="005D7A02"/>
    <w:rsid w:val="005D7FEA"/>
    <w:rsid w:val="00601A07"/>
    <w:rsid w:val="0060217C"/>
    <w:rsid w:val="006052D0"/>
    <w:rsid w:val="00624770"/>
    <w:rsid w:val="00672A6A"/>
    <w:rsid w:val="00685163"/>
    <w:rsid w:val="0069487F"/>
    <w:rsid w:val="006A2A0F"/>
    <w:rsid w:val="006A6489"/>
    <w:rsid w:val="006C242A"/>
    <w:rsid w:val="006C2F51"/>
    <w:rsid w:val="006D1E4B"/>
    <w:rsid w:val="006D40D8"/>
    <w:rsid w:val="006E58BD"/>
    <w:rsid w:val="006F2583"/>
    <w:rsid w:val="006F31B5"/>
    <w:rsid w:val="006F6B45"/>
    <w:rsid w:val="00710226"/>
    <w:rsid w:val="0073238B"/>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33B3"/>
    <w:rsid w:val="008F4761"/>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C120A6"/>
    <w:rsid w:val="00C1240E"/>
    <w:rsid w:val="00C12669"/>
    <w:rsid w:val="00C172FE"/>
    <w:rsid w:val="00C22992"/>
    <w:rsid w:val="00C6591A"/>
    <w:rsid w:val="00C704C4"/>
    <w:rsid w:val="00C74AC3"/>
    <w:rsid w:val="00C75C62"/>
    <w:rsid w:val="00C82BA7"/>
    <w:rsid w:val="00C8473A"/>
    <w:rsid w:val="00CB68F4"/>
    <w:rsid w:val="00CC45BD"/>
    <w:rsid w:val="00CD6D53"/>
    <w:rsid w:val="00D02C1C"/>
    <w:rsid w:val="00D043F5"/>
    <w:rsid w:val="00D110A5"/>
    <w:rsid w:val="00D12EBE"/>
    <w:rsid w:val="00D14063"/>
    <w:rsid w:val="00D17E6D"/>
    <w:rsid w:val="00D20AED"/>
    <w:rsid w:val="00D45448"/>
    <w:rsid w:val="00D4599E"/>
    <w:rsid w:val="00D957B0"/>
    <w:rsid w:val="00DA1309"/>
    <w:rsid w:val="00DB1BE9"/>
    <w:rsid w:val="00DC0047"/>
    <w:rsid w:val="00DC0B47"/>
    <w:rsid w:val="00DC748E"/>
    <w:rsid w:val="00DD6AEE"/>
    <w:rsid w:val="00DE4F82"/>
    <w:rsid w:val="00DE60E7"/>
    <w:rsid w:val="00E3763D"/>
    <w:rsid w:val="00E40EDE"/>
    <w:rsid w:val="00E67F55"/>
    <w:rsid w:val="00E83EAB"/>
    <w:rsid w:val="00EB123F"/>
    <w:rsid w:val="00EC7DF9"/>
    <w:rsid w:val="00EF69DE"/>
    <w:rsid w:val="00F10F58"/>
    <w:rsid w:val="00F2006E"/>
    <w:rsid w:val="00F24D9E"/>
    <w:rsid w:val="00F257F5"/>
    <w:rsid w:val="00F45525"/>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3</TotalTime>
  <Pages>187</Pages>
  <Words>67558</Words>
  <Characters>385083</Characters>
  <Application>Microsoft Office Word</Application>
  <DocSecurity>0</DocSecurity>
  <Lines>3209</Lines>
  <Paragraphs>903</Paragraphs>
  <ScaleCrop>false</ScaleCrop>
  <Company/>
  <LinksUpToDate>false</LinksUpToDate>
  <CharactersWithSpaces>451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01</cp:revision>
  <dcterms:created xsi:type="dcterms:W3CDTF">2023-03-23T02:09:00Z</dcterms:created>
  <dcterms:modified xsi:type="dcterms:W3CDTF">2023-05-04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1roAj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